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99B2A2" w14:textId="6AB689CF" w:rsidR="00B166F0" w:rsidRPr="00994B86" w:rsidRDefault="00B166F0" w:rsidP="00994B86">
      <w:pPr>
        <w:tabs>
          <w:tab w:val="left" w:pos="567"/>
          <w:tab w:val="left" w:pos="5103"/>
        </w:tabs>
        <w:spacing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  <w:lang w:val="en-US"/>
        </w:rPr>
      </w:pPr>
    </w:p>
    <w:p w14:paraId="3066F76D" w14:textId="77777777" w:rsidR="00E70A5C" w:rsidRPr="00B33161" w:rsidRDefault="00E70A5C" w:rsidP="00994B86">
      <w:pPr>
        <w:pStyle w:val="Heading1"/>
        <w:rPr>
          <w:b w:val="0"/>
          <w:bCs w:val="0"/>
          <w:color w:val="000000" w:themeColor="text1"/>
        </w:rPr>
      </w:pPr>
      <w:r w:rsidRPr="00B33161">
        <w:rPr>
          <w:color w:val="000000" w:themeColor="text1"/>
        </w:rPr>
        <w:br w:type="page"/>
      </w:r>
      <w:bookmarkStart w:id="0" w:name="_Toc112612879"/>
      <w:r w:rsidR="00E2386E" w:rsidRPr="00B33161">
        <w:rPr>
          <w:color w:val="000000" w:themeColor="text1"/>
        </w:rPr>
        <w:lastRenderedPageBreak/>
        <w:t>DAFTAR PUSTAKA</w:t>
      </w:r>
      <w:bookmarkEnd w:id="0"/>
    </w:p>
    <w:p w14:paraId="792ECCC3" w14:textId="77777777" w:rsidR="00E2386E" w:rsidRPr="00B33161" w:rsidRDefault="00E2386E" w:rsidP="00E2386E">
      <w:pPr>
        <w:spacing w:after="0" w:line="360" w:lineRule="auto"/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val="en-US"/>
        </w:rPr>
      </w:pPr>
    </w:p>
    <w:p w14:paraId="13724F93" w14:textId="77777777" w:rsidR="00C3498C" w:rsidRPr="00C3498C" w:rsidRDefault="00DE147D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  <w:lang w:val="en-US"/>
        </w:rPr>
        <w:fldChar w:fldCharType="begin" w:fldLock="1"/>
      </w:r>
      <w:r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  <w:lang w:val="en-US"/>
        </w:rPr>
        <w:instrText xml:space="preserve">ADDIN Mendeley Bibliography CSL_BIBLIOGRAPHY </w:instrText>
      </w:r>
      <w:r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  <w:lang w:val="en-US"/>
        </w:rPr>
        <w:fldChar w:fldCharType="separate"/>
      </w:r>
      <w:r w:rsidR="00C3498C" w:rsidRPr="00C3498C">
        <w:rPr>
          <w:rFonts w:ascii="Times New Roman" w:hAnsi="Times New Roman" w:cs="Times New Roman"/>
          <w:noProof/>
          <w:sz w:val="24"/>
          <w:szCs w:val="24"/>
        </w:rPr>
        <w:t xml:space="preserve">Effendi, H. (2016). Peranan psikologi olahraga dalam meningkatkan prestasi atlet. </w:t>
      </w:r>
      <w:r w:rsidR="00C3498C"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Nusantara (Jurnal Ilmu Pengetahuan Sosial)</w:t>
      </w:r>
      <w:r w:rsidR="00C3498C" w:rsidRPr="00C3498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C3498C"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C3498C" w:rsidRPr="00C3498C">
        <w:rPr>
          <w:rFonts w:ascii="Times New Roman" w:hAnsi="Times New Roman" w:cs="Times New Roman"/>
          <w:noProof/>
          <w:sz w:val="24"/>
          <w:szCs w:val="24"/>
        </w:rPr>
        <w:t>, 27.</w:t>
      </w:r>
    </w:p>
    <w:p w14:paraId="23638243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Eko Cahyono, R., &amp; Nurkholis. (2018). Analisis Backswing Dan Release Shooting Carreau Jarak 7 Meter Olahraga Petanque Pada Atlet Jawa Timur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Jurnal Prestasi Olahraga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3498C">
        <w:rPr>
          <w:rFonts w:ascii="Times New Roman" w:hAnsi="Times New Roman" w:cs="Times New Roman"/>
          <w:noProof/>
          <w:sz w:val="24"/>
          <w:szCs w:val="24"/>
        </w:rPr>
        <w:t>(1), 1–5.</w:t>
      </w:r>
    </w:p>
    <w:p w14:paraId="3B88FF3C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Hanief, Y. N., &amp; Purnomo, A. M. I. (2019). Petanque: Apa saja faktor fisik penentu prestasinya?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Jurnal Keolahragaan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C3498C">
        <w:rPr>
          <w:rFonts w:ascii="Times New Roman" w:hAnsi="Times New Roman" w:cs="Times New Roman"/>
          <w:noProof/>
          <w:sz w:val="24"/>
          <w:szCs w:val="24"/>
        </w:rPr>
        <w:t>(2), 116–125. https://doi.org/10.21831/jk.v7i2.26619</w:t>
      </w:r>
    </w:p>
    <w:p w14:paraId="11B471CC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Jakarta, U. N. (n.d.)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9202-Article Text-18394-1-10-20181119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3498C">
        <w:rPr>
          <w:rFonts w:ascii="Times New Roman" w:hAnsi="Times New Roman" w:cs="Times New Roman"/>
          <w:noProof/>
          <w:sz w:val="24"/>
          <w:szCs w:val="24"/>
        </w:rPr>
        <w:t>, 46–53.</w:t>
      </w:r>
    </w:p>
    <w:p w14:paraId="527E6025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Lubis, M. R., &amp; Permadi, A. G. (2021). Perbedaan Pengaruh Latihan Konsentrasi Dan Latihan Koordinasi Terhadap Peningkatan Kemampuan Shooting Game Atlet Petanque Undikma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JISIP (Jurnal Ilmu Sosial Dan Pendidikan)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3498C">
        <w:rPr>
          <w:rFonts w:ascii="Times New Roman" w:hAnsi="Times New Roman" w:cs="Times New Roman"/>
          <w:noProof/>
          <w:sz w:val="24"/>
          <w:szCs w:val="24"/>
        </w:rPr>
        <w:t>(2), 101–106. https://doi.org/10.36312/jisip.v5i2.2005</w:t>
      </w:r>
    </w:p>
    <w:p w14:paraId="553B5EC1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Nurjanah, U., Andromeda, Rizki, &amp; Mu’tiya, B. (2018). Relaksasi Guided Imagery Untuk Menurunkan Kecemasan Bertanding Pada Atlet Pencak Silat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Intuisi : Jurnal Psikologi Ilmiah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C3498C">
        <w:rPr>
          <w:rFonts w:ascii="Times New Roman" w:hAnsi="Times New Roman" w:cs="Times New Roman"/>
          <w:noProof/>
          <w:sz w:val="24"/>
          <w:szCs w:val="24"/>
        </w:rPr>
        <w:t>(1), 50–58.</w:t>
      </w:r>
    </w:p>
    <w:p w14:paraId="61AF00DB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Pelana, R., Hanif, A. S., &amp; Saleh, C. I. (2020)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Teknik Dasar Bermain Olahraga Petanque</w:t>
      </w:r>
      <w:r w:rsidRPr="00C3498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1C0BD3C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Rasyono, R., Sukendro, S., &amp; Palmizal, P. (2020). Pengembangan Model Tahapan Latihan Shooting Tingkat Dasar Dan Lanjutan Untuk Pemain Petanque Jambi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Riyadhoh : Jurnal Pendidikan Olahraga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3498C">
        <w:rPr>
          <w:rFonts w:ascii="Times New Roman" w:hAnsi="Times New Roman" w:cs="Times New Roman"/>
          <w:noProof/>
          <w:sz w:val="24"/>
          <w:szCs w:val="24"/>
        </w:rPr>
        <w:t>(1), 21. https://doi.org/10.31602/rjpo.v3i1.3089</w:t>
      </w:r>
    </w:p>
    <w:p w14:paraId="2A285AF3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Sulton Manazi, M. (2013). Pengaruh Penerapan Latihan Imagery Terhadap Hasil Tembakan Pada Jarak 30 Meter Ekstrakurikuler Olahraga Panahan Smp Negeri 02 Bakung Blitar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Olahraga Dan Kesehatan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3498C">
        <w:rPr>
          <w:rFonts w:ascii="Times New Roman" w:hAnsi="Times New Roman" w:cs="Times New Roman"/>
          <w:noProof/>
          <w:sz w:val="24"/>
          <w:szCs w:val="24"/>
        </w:rPr>
        <w:t>(2), 454–458.</w:t>
      </w:r>
    </w:p>
    <w:p w14:paraId="6935DFEF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Supriyana, D. S., Rahmayanti, Y. N., &amp; Ambarsari, Y. (2021). Pengaruh Kombinasi Guided Imagery dan Musik Klasik Terhadap Tingkat Kecemasan Mahasiswa Menjelang Objective Structured Clinical Examination (OSCE)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Smart Medical Journal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3498C">
        <w:rPr>
          <w:rFonts w:ascii="Times New Roman" w:hAnsi="Times New Roman" w:cs="Times New Roman"/>
          <w:noProof/>
          <w:sz w:val="24"/>
          <w:szCs w:val="24"/>
        </w:rPr>
        <w:t>(1), 1. https://doi.org/10.13057/smj.v4i1.47903</w:t>
      </w:r>
    </w:p>
    <w:p w14:paraId="52DCD4DA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Tangkudung, J., &amp; Mylsidayu, A. (2017)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Mental Training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 (F. Kurniawan (ed.)).</w:t>
      </w:r>
    </w:p>
    <w:p w14:paraId="7CDE80CA" w14:textId="77777777" w:rsidR="00C3498C" w:rsidRPr="00C3498C" w:rsidRDefault="00C3498C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Wijaya, A., Rozak, A., Gunawan, M., Basri, H., &amp; Chaniago, H. (2021)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Kepada Masyarakat Webinar pengenalan olahraga petanque bagi guru PJOK Sekolah</w:t>
      </w:r>
      <w:r w:rsidRPr="00C3498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498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3498C">
        <w:rPr>
          <w:rFonts w:ascii="Times New Roman" w:hAnsi="Times New Roman" w:cs="Times New Roman"/>
          <w:noProof/>
          <w:sz w:val="24"/>
          <w:szCs w:val="24"/>
        </w:rPr>
        <w:t>, 37–42.</w:t>
      </w:r>
    </w:p>
    <w:p w14:paraId="7EFFBE2A" w14:textId="77777777" w:rsidR="00DE147D" w:rsidRPr="00DE147D" w:rsidRDefault="00DE147D" w:rsidP="00C3498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Theme="majorBidi" w:hAnsiTheme="majorBidi" w:cstheme="majorBidi"/>
          <w:color w:val="000000" w:themeColor="text1"/>
          <w:sz w:val="24"/>
          <w:szCs w:val="24"/>
          <w:lang w:val="en-US"/>
        </w:rPr>
        <w:sectPr w:rsidR="00DE147D" w:rsidRPr="00DE147D" w:rsidSect="002311AE">
          <w:headerReference w:type="default" r:id="rId8"/>
          <w:footerReference w:type="default" r:id="rId9"/>
          <w:pgSz w:w="11906" w:h="16838"/>
          <w:pgMar w:top="2268" w:right="1701" w:bottom="1701" w:left="2268" w:header="709" w:footer="709" w:gutter="0"/>
          <w:pgNumType w:start="54"/>
          <w:cols w:space="708"/>
          <w:docGrid w:linePitch="360"/>
        </w:sectPr>
      </w:pPr>
      <w:r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  <w:lang w:val="en-US"/>
        </w:rPr>
        <w:fldChar w:fldCharType="end"/>
      </w:r>
    </w:p>
    <w:p w14:paraId="342F49F8" w14:textId="77777777" w:rsidR="00D440DC" w:rsidRPr="008A7CE5" w:rsidRDefault="00D440DC" w:rsidP="00FD7AB3">
      <w:pPr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  <w:lang w:val="en-US"/>
        </w:rPr>
      </w:pPr>
    </w:p>
    <w:p w14:paraId="1BE3BB4E" w14:textId="77777777" w:rsidR="00674FBA" w:rsidRPr="00674FBA" w:rsidRDefault="00674FBA" w:rsidP="00674FBA">
      <w:pPr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0A9567A5" w14:textId="77777777" w:rsidR="00E647E6" w:rsidRPr="00FA4AAD" w:rsidRDefault="00E647E6" w:rsidP="00FA4AAD">
      <w:pPr>
        <w:rPr>
          <w:rFonts w:asciiTheme="majorBidi" w:hAnsiTheme="majorBidi" w:cstheme="majorBidi"/>
          <w:color w:val="000000" w:themeColor="text1"/>
          <w:sz w:val="24"/>
          <w:szCs w:val="24"/>
          <w:lang w:val="en-US"/>
        </w:rPr>
      </w:pPr>
    </w:p>
    <w:sectPr w:rsidR="00E647E6" w:rsidRPr="00FA4AAD" w:rsidSect="0033437B">
      <w:headerReference w:type="default" r:id="rId10"/>
      <w:footerReference w:type="default" r:id="rId11"/>
      <w:pgSz w:w="11906" w:h="16838"/>
      <w:pgMar w:top="2268" w:right="1701" w:bottom="1701" w:left="2268" w:header="709" w:footer="709" w:gutter="0"/>
      <w:pgNumType w:start="5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DF8A2A" w14:textId="77777777" w:rsidR="005A7804" w:rsidRDefault="005A7804" w:rsidP="009B095D">
      <w:pPr>
        <w:spacing w:after="0" w:line="240" w:lineRule="auto"/>
      </w:pPr>
      <w:r>
        <w:separator/>
      </w:r>
    </w:p>
  </w:endnote>
  <w:endnote w:type="continuationSeparator" w:id="0">
    <w:p w14:paraId="377F5C9F" w14:textId="77777777" w:rsidR="005A7804" w:rsidRDefault="005A7804" w:rsidP="009B09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MT">
    <w:altName w:val="Arial"/>
    <w:charset w:val="01"/>
    <w:family w:val="swiss"/>
    <w:pitch w:val="variable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2756346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B47528A" w14:textId="77777777" w:rsidR="0032128C" w:rsidRDefault="0032128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87F05">
          <w:rPr>
            <w:noProof/>
          </w:rPr>
          <w:t>5</w:t>
        </w:r>
        <w:r w:rsidR="00787F05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4A362889" w14:textId="77777777" w:rsidR="0032128C" w:rsidRDefault="0032128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1302D44" w14:textId="77777777" w:rsidR="0032128C" w:rsidRDefault="0032128C" w:rsidP="006413AA">
    <w:pPr>
      <w:pStyle w:val="Footer"/>
      <w:jc w:val="center"/>
    </w:pPr>
  </w:p>
  <w:p w14:paraId="30454426" w14:textId="77777777" w:rsidR="0032128C" w:rsidRDefault="0032128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7BE6157" w14:textId="77777777" w:rsidR="005A7804" w:rsidRDefault="005A7804" w:rsidP="009B095D">
      <w:pPr>
        <w:spacing w:after="0" w:line="240" w:lineRule="auto"/>
      </w:pPr>
      <w:r>
        <w:separator/>
      </w:r>
    </w:p>
  </w:footnote>
  <w:footnote w:type="continuationSeparator" w:id="0">
    <w:p w14:paraId="1B37B3A2" w14:textId="77777777" w:rsidR="005A7804" w:rsidRDefault="005A7804" w:rsidP="009B095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9950686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5DF3B65" w14:textId="77777777" w:rsidR="0032128C" w:rsidRDefault="0032128C" w:rsidP="006413AA">
        <w:pPr>
          <w:pStyle w:val="Header"/>
          <w:tabs>
            <w:tab w:val="left" w:pos="7009"/>
            <w:tab w:val="right" w:pos="7937"/>
          </w:tabs>
        </w:pPr>
        <w:r>
          <w:tab/>
        </w:r>
        <w:r>
          <w:tab/>
        </w:r>
        <w:r>
          <w:tab/>
        </w:r>
      </w:p>
    </w:sdtContent>
  </w:sdt>
  <w:p w14:paraId="5FF63787" w14:textId="77777777" w:rsidR="0032128C" w:rsidRDefault="0032128C" w:rsidP="00982246">
    <w:pPr>
      <w:pStyle w:val="Header"/>
      <w:jc w:val="cen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80039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4AC00D8" w14:textId="77777777" w:rsidR="0032128C" w:rsidRDefault="0032128C" w:rsidP="00930391">
        <w:pPr>
          <w:pStyle w:val="Header"/>
          <w:tabs>
            <w:tab w:val="left" w:pos="7009"/>
            <w:tab w:val="right" w:pos="7937"/>
          </w:tabs>
        </w:pPr>
        <w:r>
          <w:tab/>
        </w: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87F05">
          <w:rPr>
            <w:noProof/>
          </w:rPr>
          <w:t>11</w:t>
        </w:r>
        <w:r w:rsidR="00787F05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55A91D55" w14:textId="77777777" w:rsidR="0032128C" w:rsidRDefault="0032128C" w:rsidP="00982246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BB3402"/>
    <w:multiLevelType w:val="hybridMultilevel"/>
    <w:tmpl w:val="FBD00B6A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1571160"/>
    <w:multiLevelType w:val="hybridMultilevel"/>
    <w:tmpl w:val="6344AAF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990A30"/>
    <w:multiLevelType w:val="hybridMultilevel"/>
    <w:tmpl w:val="B9B0198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20269A"/>
    <w:multiLevelType w:val="hybridMultilevel"/>
    <w:tmpl w:val="BE0EB5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63854AB"/>
    <w:multiLevelType w:val="hybridMultilevel"/>
    <w:tmpl w:val="3FA282EE"/>
    <w:lvl w:ilvl="0" w:tplc="E306F24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07921328"/>
    <w:multiLevelType w:val="hybridMultilevel"/>
    <w:tmpl w:val="D74E6D6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9374152"/>
    <w:multiLevelType w:val="multilevel"/>
    <w:tmpl w:val="65EC8588"/>
    <w:lvl w:ilvl="0">
      <w:start w:val="1"/>
      <w:numFmt w:val="decimal"/>
      <w:lvlText w:val="%1."/>
      <w:lvlJc w:val="left"/>
      <w:pPr>
        <w:ind w:left="720" w:hanging="360"/>
      </w:pPr>
      <w:rPr>
        <w:rFonts w:asciiTheme="majorBidi" w:hAnsiTheme="majorBidi" w:cstheme="majorBidi" w:hint="default"/>
        <w:b w:val="0"/>
        <w:sz w:val="24"/>
        <w:szCs w:val="28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ind w:left="108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0D287035"/>
    <w:multiLevelType w:val="hybridMultilevel"/>
    <w:tmpl w:val="4C140DE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2003B04"/>
    <w:multiLevelType w:val="hybridMultilevel"/>
    <w:tmpl w:val="80A84F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3113867"/>
    <w:multiLevelType w:val="hybridMultilevel"/>
    <w:tmpl w:val="EEF00A98"/>
    <w:lvl w:ilvl="0" w:tplc="1468626C">
      <w:start w:val="4"/>
      <w:numFmt w:val="lowerLetter"/>
      <w:lvlText w:val="%1."/>
      <w:lvlJc w:val="left"/>
      <w:pPr>
        <w:ind w:left="324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EF7C34"/>
    <w:multiLevelType w:val="hybridMultilevel"/>
    <w:tmpl w:val="95B609D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5743FD8"/>
    <w:multiLevelType w:val="hybridMultilevel"/>
    <w:tmpl w:val="CDCC83E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888507B"/>
    <w:multiLevelType w:val="hybridMultilevel"/>
    <w:tmpl w:val="DFF68FE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BB7681D"/>
    <w:multiLevelType w:val="hybridMultilevel"/>
    <w:tmpl w:val="7976296A"/>
    <w:lvl w:ilvl="0" w:tplc="8E8AC63C">
      <w:start w:val="1"/>
      <w:numFmt w:val="lowerLetter"/>
      <w:lvlText w:val="%1."/>
      <w:lvlJc w:val="left"/>
      <w:pPr>
        <w:ind w:left="927" w:hanging="360"/>
      </w:pPr>
      <w:rPr>
        <w:rFonts w:hint="default"/>
        <w:color w:val="000000" w:themeColor="text1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368754D"/>
    <w:multiLevelType w:val="hybridMultilevel"/>
    <w:tmpl w:val="017C2F5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3E41E64"/>
    <w:multiLevelType w:val="hybridMultilevel"/>
    <w:tmpl w:val="6E423C2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50436BD"/>
    <w:multiLevelType w:val="hybridMultilevel"/>
    <w:tmpl w:val="371EDDD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66400A4"/>
    <w:multiLevelType w:val="hybridMultilevel"/>
    <w:tmpl w:val="847CFD04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9597974"/>
    <w:multiLevelType w:val="hybridMultilevel"/>
    <w:tmpl w:val="CCBA8CF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3005446"/>
    <w:multiLevelType w:val="hybridMultilevel"/>
    <w:tmpl w:val="87E4AC68"/>
    <w:lvl w:ilvl="0" w:tplc="E0DE44D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6227A39"/>
    <w:multiLevelType w:val="hybridMultilevel"/>
    <w:tmpl w:val="0C1AB28A"/>
    <w:lvl w:ilvl="0" w:tplc="D5E448F6">
      <w:start w:val="1"/>
      <w:numFmt w:val="lowerLetter"/>
      <w:lvlText w:val="%1."/>
      <w:lvlJc w:val="left"/>
      <w:pPr>
        <w:ind w:left="644" w:hanging="360"/>
      </w:pPr>
      <w:rPr>
        <w:rFonts w:asciiTheme="majorBidi" w:hAnsiTheme="majorBidi" w:cstheme="majorBidi" w:hint="default"/>
        <w:sz w:val="24"/>
        <w:szCs w:val="28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1" w15:restartNumberingAfterBreak="0">
    <w:nsid w:val="38D5765D"/>
    <w:multiLevelType w:val="hybridMultilevel"/>
    <w:tmpl w:val="5F046FD8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A854E32"/>
    <w:multiLevelType w:val="hybridMultilevel"/>
    <w:tmpl w:val="A94ECA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8BBA05F4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4F37208"/>
    <w:multiLevelType w:val="multilevel"/>
    <w:tmpl w:val="3780A9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4" w15:restartNumberingAfterBreak="0">
    <w:nsid w:val="463A6C5F"/>
    <w:multiLevelType w:val="hybridMultilevel"/>
    <w:tmpl w:val="9370CB9A"/>
    <w:lvl w:ilvl="0" w:tplc="63F888CA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7AC5DCF"/>
    <w:multiLevelType w:val="multilevel"/>
    <w:tmpl w:val="2F32F33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3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6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9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0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1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-32056" w:hanging="1800"/>
      </w:pPr>
      <w:rPr>
        <w:rFonts w:hint="default"/>
      </w:rPr>
    </w:lvl>
  </w:abstractNum>
  <w:abstractNum w:abstractNumId="26" w15:restartNumberingAfterBreak="0">
    <w:nsid w:val="499230FE"/>
    <w:multiLevelType w:val="hybridMultilevel"/>
    <w:tmpl w:val="9E54A0DC"/>
    <w:lvl w:ilvl="0" w:tplc="D402C7E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4CB743F7"/>
    <w:multiLevelType w:val="hybridMultilevel"/>
    <w:tmpl w:val="234096BC"/>
    <w:lvl w:ilvl="0" w:tplc="85AEF7EC">
      <w:start w:val="1"/>
      <w:numFmt w:val="low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38090011">
      <w:start w:val="1"/>
      <w:numFmt w:val="decimal"/>
      <w:lvlText w:val="%4)"/>
      <w:lvlJc w:val="left"/>
      <w:pPr>
        <w:ind w:left="72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F9725BE"/>
    <w:multiLevelType w:val="hybridMultilevel"/>
    <w:tmpl w:val="A8E4DE96"/>
    <w:lvl w:ilvl="0" w:tplc="EA600D62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29" w15:restartNumberingAfterBreak="0">
    <w:nsid w:val="5D3C1ED8"/>
    <w:multiLevelType w:val="multilevel"/>
    <w:tmpl w:val="A5BCC4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3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82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8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8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34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70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0960" w:hanging="1800"/>
      </w:pPr>
      <w:rPr>
        <w:rFonts w:hint="default"/>
      </w:rPr>
    </w:lvl>
  </w:abstractNum>
  <w:abstractNum w:abstractNumId="30" w15:restartNumberingAfterBreak="0">
    <w:nsid w:val="6096265F"/>
    <w:multiLevelType w:val="hybridMultilevel"/>
    <w:tmpl w:val="D3E45AB0"/>
    <w:lvl w:ilvl="0" w:tplc="BE8A293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65D44749"/>
    <w:multiLevelType w:val="hybridMultilevel"/>
    <w:tmpl w:val="20D4E3A2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67660454"/>
    <w:multiLevelType w:val="hybridMultilevel"/>
    <w:tmpl w:val="A7063C4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93B3C75"/>
    <w:multiLevelType w:val="hybridMultilevel"/>
    <w:tmpl w:val="158CF376"/>
    <w:lvl w:ilvl="0" w:tplc="6EEE26B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70AA76B0"/>
    <w:multiLevelType w:val="hybridMultilevel"/>
    <w:tmpl w:val="023E4F3A"/>
    <w:lvl w:ilvl="0" w:tplc="B6068036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53A7A85"/>
    <w:multiLevelType w:val="hybridMultilevel"/>
    <w:tmpl w:val="7196E7C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B9B462D"/>
    <w:multiLevelType w:val="hybridMultilevel"/>
    <w:tmpl w:val="071E79AA"/>
    <w:lvl w:ilvl="0" w:tplc="EC7010D4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14"/>
  </w:num>
  <w:num w:numId="2">
    <w:abstractNumId w:val="6"/>
  </w:num>
  <w:num w:numId="3">
    <w:abstractNumId w:val="20"/>
  </w:num>
  <w:num w:numId="4">
    <w:abstractNumId w:val="30"/>
  </w:num>
  <w:num w:numId="5">
    <w:abstractNumId w:val="3"/>
  </w:num>
  <w:num w:numId="6">
    <w:abstractNumId w:val="11"/>
  </w:num>
  <w:num w:numId="7">
    <w:abstractNumId w:val="2"/>
  </w:num>
  <w:num w:numId="8">
    <w:abstractNumId w:val="35"/>
  </w:num>
  <w:num w:numId="9">
    <w:abstractNumId w:val="23"/>
  </w:num>
  <w:num w:numId="10">
    <w:abstractNumId w:val="16"/>
  </w:num>
  <w:num w:numId="11">
    <w:abstractNumId w:val="15"/>
  </w:num>
  <w:num w:numId="12">
    <w:abstractNumId w:val="32"/>
  </w:num>
  <w:num w:numId="13">
    <w:abstractNumId w:val="29"/>
  </w:num>
  <w:num w:numId="14">
    <w:abstractNumId w:val="19"/>
  </w:num>
  <w:num w:numId="15">
    <w:abstractNumId w:val="13"/>
  </w:num>
  <w:num w:numId="16">
    <w:abstractNumId w:val="36"/>
  </w:num>
  <w:num w:numId="17">
    <w:abstractNumId w:val="7"/>
  </w:num>
  <w:num w:numId="18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9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7"/>
  </w:num>
  <w:num w:numId="21">
    <w:abstractNumId w:val="34"/>
  </w:num>
  <w:num w:numId="22">
    <w:abstractNumId w:val="0"/>
  </w:num>
  <w:num w:numId="23">
    <w:abstractNumId w:val="31"/>
  </w:num>
  <w:num w:numId="24">
    <w:abstractNumId w:val="8"/>
  </w:num>
  <w:num w:numId="25">
    <w:abstractNumId w:val="24"/>
  </w:num>
  <w:num w:numId="26">
    <w:abstractNumId w:val="22"/>
  </w:num>
  <w:num w:numId="27">
    <w:abstractNumId w:val="17"/>
  </w:num>
  <w:num w:numId="28">
    <w:abstractNumId w:val="4"/>
  </w:num>
  <w:num w:numId="29">
    <w:abstractNumId w:val="26"/>
  </w:num>
  <w:num w:numId="30">
    <w:abstractNumId w:val="12"/>
  </w:num>
  <w:num w:numId="31">
    <w:abstractNumId w:val="10"/>
  </w:num>
  <w:num w:numId="32">
    <w:abstractNumId w:val="21"/>
  </w:num>
  <w:num w:numId="33">
    <w:abstractNumId w:val="5"/>
  </w:num>
  <w:num w:numId="34">
    <w:abstractNumId w:val="34"/>
  </w:num>
  <w:num w:numId="35">
    <w:abstractNumId w:val="34"/>
  </w:num>
  <w:num w:numId="36">
    <w:abstractNumId w:val="25"/>
  </w:num>
  <w:num w:numId="37">
    <w:abstractNumId w:val="34"/>
  </w:num>
  <w:num w:numId="38">
    <w:abstractNumId w:val="34"/>
  </w:num>
  <w:num w:numId="39">
    <w:abstractNumId w:val="18"/>
  </w:num>
  <w:num w:numId="40">
    <w:abstractNumId w:val="33"/>
  </w:num>
  <w:num w:numId="41">
    <w:abstractNumId w:val="1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30"/>
  <w:hideSpellingErrors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106681"/>
    <w:rsid w:val="000013EB"/>
    <w:rsid w:val="000016BF"/>
    <w:rsid w:val="00003B1E"/>
    <w:rsid w:val="00006787"/>
    <w:rsid w:val="00007B87"/>
    <w:rsid w:val="000107FB"/>
    <w:rsid w:val="00011182"/>
    <w:rsid w:val="00011464"/>
    <w:rsid w:val="00011B46"/>
    <w:rsid w:val="000131F6"/>
    <w:rsid w:val="00014DA2"/>
    <w:rsid w:val="000172B7"/>
    <w:rsid w:val="00017B79"/>
    <w:rsid w:val="00017E20"/>
    <w:rsid w:val="00020C4C"/>
    <w:rsid w:val="00021F60"/>
    <w:rsid w:val="00025505"/>
    <w:rsid w:val="00026A1A"/>
    <w:rsid w:val="00031097"/>
    <w:rsid w:val="000314F0"/>
    <w:rsid w:val="00031A67"/>
    <w:rsid w:val="00031B37"/>
    <w:rsid w:val="0003282E"/>
    <w:rsid w:val="00032B7A"/>
    <w:rsid w:val="000339A6"/>
    <w:rsid w:val="00034809"/>
    <w:rsid w:val="00035511"/>
    <w:rsid w:val="000363FF"/>
    <w:rsid w:val="000371E0"/>
    <w:rsid w:val="000376CF"/>
    <w:rsid w:val="00037FE4"/>
    <w:rsid w:val="00040D3C"/>
    <w:rsid w:val="000423B5"/>
    <w:rsid w:val="00042A15"/>
    <w:rsid w:val="000451CA"/>
    <w:rsid w:val="000454DE"/>
    <w:rsid w:val="00046CD7"/>
    <w:rsid w:val="00050205"/>
    <w:rsid w:val="00053050"/>
    <w:rsid w:val="00053FAC"/>
    <w:rsid w:val="00054146"/>
    <w:rsid w:val="00054473"/>
    <w:rsid w:val="00054506"/>
    <w:rsid w:val="000566DC"/>
    <w:rsid w:val="00057748"/>
    <w:rsid w:val="00057C42"/>
    <w:rsid w:val="000629E7"/>
    <w:rsid w:val="000649F7"/>
    <w:rsid w:val="00067472"/>
    <w:rsid w:val="00071EF1"/>
    <w:rsid w:val="00073EE9"/>
    <w:rsid w:val="000744D7"/>
    <w:rsid w:val="0007768F"/>
    <w:rsid w:val="000830C0"/>
    <w:rsid w:val="00084905"/>
    <w:rsid w:val="00086361"/>
    <w:rsid w:val="000878B1"/>
    <w:rsid w:val="00090761"/>
    <w:rsid w:val="00090A56"/>
    <w:rsid w:val="00090E29"/>
    <w:rsid w:val="00092AEA"/>
    <w:rsid w:val="00092DB5"/>
    <w:rsid w:val="00094939"/>
    <w:rsid w:val="00096FED"/>
    <w:rsid w:val="000A0D81"/>
    <w:rsid w:val="000A0D95"/>
    <w:rsid w:val="000A1891"/>
    <w:rsid w:val="000A1E4A"/>
    <w:rsid w:val="000A3E15"/>
    <w:rsid w:val="000A4536"/>
    <w:rsid w:val="000A52F9"/>
    <w:rsid w:val="000A7139"/>
    <w:rsid w:val="000B0D6F"/>
    <w:rsid w:val="000B218C"/>
    <w:rsid w:val="000B55A8"/>
    <w:rsid w:val="000B56E3"/>
    <w:rsid w:val="000B6577"/>
    <w:rsid w:val="000B790A"/>
    <w:rsid w:val="000C1855"/>
    <w:rsid w:val="000C246F"/>
    <w:rsid w:val="000C37BF"/>
    <w:rsid w:val="000C74A9"/>
    <w:rsid w:val="000D0799"/>
    <w:rsid w:val="000D09D4"/>
    <w:rsid w:val="000D2D31"/>
    <w:rsid w:val="000D5A94"/>
    <w:rsid w:val="000D7216"/>
    <w:rsid w:val="000E009C"/>
    <w:rsid w:val="000E533E"/>
    <w:rsid w:val="000E643E"/>
    <w:rsid w:val="000F0BD9"/>
    <w:rsid w:val="000F1945"/>
    <w:rsid w:val="000F1F0D"/>
    <w:rsid w:val="000F2EDE"/>
    <w:rsid w:val="000F4857"/>
    <w:rsid w:val="00100FDA"/>
    <w:rsid w:val="0010285A"/>
    <w:rsid w:val="00102E1E"/>
    <w:rsid w:val="00103291"/>
    <w:rsid w:val="00104196"/>
    <w:rsid w:val="001050D5"/>
    <w:rsid w:val="00105B6D"/>
    <w:rsid w:val="00106681"/>
    <w:rsid w:val="001106F9"/>
    <w:rsid w:val="00111146"/>
    <w:rsid w:val="00113254"/>
    <w:rsid w:val="001136E0"/>
    <w:rsid w:val="00115374"/>
    <w:rsid w:val="001160A1"/>
    <w:rsid w:val="0011684B"/>
    <w:rsid w:val="00117F83"/>
    <w:rsid w:val="00120FF5"/>
    <w:rsid w:val="00123505"/>
    <w:rsid w:val="00127E12"/>
    <w:rsid w:val="00130EE9"/>
    <w:rsid w:val="00131149"/>
    <w:rsid w:val="00134065"/>
    <w:rsid w:val="00137498"/>
    <w:rsid w:val="00140657"/>
    <w:rsid w:val="00142C42"/>
    <w:rsid w:val="00143170"/>
    <w:rsid w:val="00144AEB"/>
    <w:rsid w:val="001459BB"/>
    <w:rsid w:val="0014622A"/>
    <w:rsid w:val="00150BF9"/>
    <w:rsid w:val="00150E02"/>
    <w:rsid w:val="001518A5"/>
    <w:rsid w:val="001566F6"/>
    <w:rsid w:val="00156D60"/>
    <w:rsid w:val="00162489"/>
    <w:rsid w:val="001640CC"/>
    <w:rsid w:val="001641F2"/>
    <w:rsid w:val="0016502F"/>
    <w:rsid w:val="00165240"/>
    <w:rsid w:val="001661C8"/>
    <w:rsid w:val="00166D60"/>
    <w:rsid w:val="00170D01"/>
    <w:rsid w:val="0017508A"/>
    <w:rsid w:val="00175186"/>
    <w:rsid w:val="00175974"/>
    <w:rsid w:val="00176261"/>
    <w:rsid w:val="001773BD"/>
    <w:rsid w:val="001817E4"/>
    <w:rsid w:val="001819B5"/>
    <w:rsid w:val="001831DE"/>
    <w:rsid w:val="001836D5"/>
    <w:rsid w:val="001847F6"/>
    <w:rsid w:val="00184828"/>
    <w:rsid w:val="00185401"/>
    <w:rsid w:val="00187227"/>
    <w:rsid w:val="001873EA"/>
    <w:rsid w:val="0019187B"/>
    <w:rsid w:val="00192971"/>
    <w:rsid w:val="001A0C6D"/>
    <w:rsid w:val="001A1866"/>
    <w:rsid w:val="001A1BA9"/>
    <w:rsid w:val="001A299B"/>
    <w:rsid w:val="001A70A5"/>
    <w:rsid w:val="001A780A"/>
    <w:rsid w:val="001B0E6E"/>
    <w:rsid w:val="001B3280"/>
    <w:rsid w:val="001B59B3"/>
    <w:rsid w:val="001C0703"/>
    <w:rsid w:val="001C19F3"/>
    <w:rsid w:val="001C2AF1"/>
    <w:rsid w:val="001C60C1"/>
    <w:rsid w:val="001D098F"/>
    <w:rsid w:val="001D0C04"/>
    <w:rsid w:val="001D2260"/>
    <w:rsid w:val="001D2486"/>
    <w:rsid w:val="001D25C1"/>
    <w:rsid w:val="001D28C9"/>
    <w:rsid w:val="001D73E2"/>
    <w:rsid w:val="001E3132"/>
    <w:rsid w:val="001E3FE8"/>
    <w:rsid w:val="001E5AAB"/>
    <w:rsid w:val="001E6254"/>
    <w:rsid w:val="001F08A5"/>
    <w:rsid w:val="001F1E8A"/>
    <w:rsid w:val="001F6EF6"/>
    <w:rsid w:val="001F750D"/>
    <w:rsid w:val="00202148"/>
    <w:rsid w:val="0020284E"/>
    <w:rsid w:val="002031C1"/>
    <w:rsid w:val="002032F8"/>
    <w:rsid w:val="0020455F"/>
    <w:rsid w:val="002061CB"/>
    <w:rsid w:val="002063FC"/>
    <w:rsid w:val="00206DF7"/>
    <w:rsid w:val="00207267"/>
    <w:rsid w:val="00207430"/>
    <w:rsid w:val="0021179A"/>
    <w:rsid w:val="00213EE8"/>
    <w:rsid w:val="00217F40"/>
    <w:rsid w:val="00220433"/>
    <w:rsid w:val="00222AE3"/>
    <w:rsid w:val="002254BC"/>
    <w:rsid w:val="00225A31"/>
    <w:rsid w:val="00230663"/>
    <w:rsid w:val="00230815"/>
    <w:rsid w:val="002311AE"/>
    <w:rsid w:val="0023298C"/>
    <w:rsid w:val="00233D35"/>
    <w:rsid w:val="00234EB8"/>
    <w:rsid w:val="00235A67"/>
    <w:rsid w:val="002402F0"/>
    <w:rsid w:val="00240942"/>
    <w:rsid w:val="0024270B"/>
    <w:rsid w:val="00243651"/>
    <w:rsid w:val="00244655"/>
    <w:rsid w:val="00244AD8"/>
    <w:rsid w:val="00246464"/>
    <w:rsid w:val="002520F3"/>
    <w:rsid w:val="00253EEA"/>
    <w:rsid w:val="002545E4"/>
    <w:rsid w:val="00255A35"/>
    <w:rsid w:val="0025676F"/>
    <w:rsid w:val="00262F83"/>
    <w:rsid w:val="002639EF"/>
    <w:rsid w:val="00264BC3"/>
    <w:rsid w:val="002667D0"/>
    <w:rsid w:val="0026762E"/>
    <w:rsid w:val="0027003B"/>
    <w:rsid w:val="002745C8"/>
    <w:rsid w:val="00277395"/>
    <w:rsid w:val="00277934"/>
    <w:rsid w:val="00280625"/>
    <w:rsid w:val="00280B13"/>
    <w:rsid w:val="00281515"/>
    <w:rsid w:val="00282CDB"/>
    <w:rsid w:val="00284C02"/>
    <w:rsid w:val="00287A95"/>
    <w:rsid w:val="00290944"/>
    <w:rsid w:val="00290D77"/>
    <w:rsid w:val="002934F2"/>
    <w:rsid w:val="0029377D"/>
    <w:rsid w:val="0029472B"/>
    <w:rsid w:val="0029527B"/>
    <w:rsid w:val="002957E0"/>
    <w:rsid w:val="00295896"/>
    <w:rsid w:val="00296390"/>
    <w:rsid w:val="00297DD1"/>
    <w:rsid w:val="002A19A0"/>
    <w:rsid w:val="002A423A"/>
    <w:rsid w:val="002A5D13"/>
    <w:rsid w:val="002A5DD9"/>
    <w:rsid w:val="002A7180"/>
    <w:rsid w:val="002A77CA"/>
    <w:rsid w:val="002B0635"/>
    <w:rsid w:val="002B254B"/>
    <w:rsid w:val="002B26C4"/>
    <w:rsid w:val="002B2766"/>
    <w:rsid w:val="002B3027"/>
    <w:rsid w:val="002B7A8E"/>
    <w:rsid w:val="002C1003"/>
    <w:rsid w:val="002C1A3D"/>
    <w:rsid w:val="002C2519"/>
    <w:rsid w:val="002C2F98"/>
    <w:rsid w:val="002C3724"/>
    <w:rsid w:val="002C3BD5"/>
    <w:rsid w:val="002C5291"/>
    <w:rsid w:val="002C58FB"/>
    <w:rsid w:val="002C5EA3"/>
    <w:rsid w:val="002C6384"/>
    <w:rsid w:val="002D073A"/>
    <w:rsid w:val="002D0B73"/>
    <w:rsid w:val="002D1973"/>
    <w:rsid w:val="002D54C3"/>
    <w:rsid w:val="002D5B34"/>
    <w:rsid w:val="002E2853"/>
    <w:rsid w:val="002E36AB"/>
    <w:rsid w:val="002E4A3A"/>
    <w:rsid w:val="002E4D5F"/>
    <w:rsid w:val="002E52ED"/>
    <w:rsid w:val="002E564C"/>
    <w:rsid w:val="002E6A57"/>
    <w:rsid w:val="002E6CE5"/>
    <w:rsid w:val="002F1893"/>
    <w:rsid w:val="002F348B"/>
    <w:rsid w:val="002F45CF"/>
    <w:rsid w:val="002F50FA"/>
    <w:rsid w:val="002F5B49"/>
    <w:rsid w:val="002F6811"/>
    <w:rsid w:val="002F7109"/>
    <w:rsid w:val="002F792B"/>
    <w:rsid w:val="002F7B5C"/>
    <w:rsid w:val="00303C4E"/>
    <w:rsid w:val="003044C0"/>
    <w:rsid w:val="00305D76"/>
    <w:rsid w:val="003065AA"/>
    <w:rsid w:val="00307593"/>
    <w:rsid w:val="003078D7"/>
    <w:rsid w:val="00307F5A"/>
    <w:rsid w:val="003112B7"/>
    <w:rsid w:val="0031252D"/>
    <w:rsid w:val="00313273"/>
    <w:rsid w:val="0031357D"/>
    <w:rsid w:val="003139F6"/>
    <w:rsid w:val="00313D54"/>
    <w:rsid w:val="0031629C"/>
    <w:rsid w:val="00317161"/>
    <w:rsid w:val="003171F3"/>
    <w:rsid w:val="0032128C"/>
    <w:rsid w:val="003231F9"/>
    <w:rsid w:val="00324F8F"/>
    <w:rsid w:val="00327A8B"/>
    <w:rsid w:val="003310B8"/>
    <w:rsid w:val="00331DE4"/>
    <w:rsid w:val="00334233"/>
    <w:rsid w:val="0033437B"/>
    <w:rsid w:val="0033458F"/>
    <w:rsid w:val="0033745B"/>
    <w:rsid w:val="00337A82"/>
    <w:rsid w:val="00337BAD"/>
    <w:rsid w:val="00337F7E"/>
    <w:rsid w:val="0034036F"/>
    <w:rsid w:val="003403A8"/>
    <w:rsid w:val="00340444"/>
    <w:rsid w:val="0034142D"/>
    <w:rsid w:val="00345D8D"/>
    <w:rsid w:val="003461B3"/>
    <w:rsid w:val="00346ED4"/>
    <w:rsid w:val="0034710C"/>
    <w:rsid w:val="0035218E"/>
    <w:rsid w:val="00352E30"/>
    <w:rsid w:val="003535F2"/>
    <w:rsid w:val="00353CE7"/>
    <w:rsid w:val="00354123"/>
    <w:rsid w:val="00357D37"/>
    <w:rsid w:val="003603FC"/>
    <w:rsid w:val="00362B90"/>
    <w:rsid w:val="003636F4"/>
    <w:rsid w:val="0036468E"/>
    <w:rsid w:val="00365180"/>
    <w:rsid w:val="003652B0"/>
    <w:rsid w:val="00365949"/>
    <w:rsid w:val="0036637A"/>
    <w:rsid w:val="00367BF6"/>
    <w:rsid w:val="003702BB"/>
    <w:rsid w:val="00372168"/>
    <w:rsid w:val="00374377"/>
    <w:rsid w:val="00374F3D"/>
    <w:rsid w:val="00375F89"/>
    <w:rsid w:val="003768C9"/>
    <w:rsid w:val="00376ACC"/>
    <w:rsid w:val="003804B5"/>
    <w:rsid w:val="00380555"/>
    <w:rsid w:val="003822EE"/>
    <w:rsid w:val="003823BC"/>
    <w:rsid w:val="00385C59"/>
    <w:rsid w:val="0038606A"/>
    <w:rsid w:val="00390584"/>
    <w:rsid w:val="00392D40"/>
    <w:rsid w:val="00392F4C"/>
    <w:rsid w:val="00396E2B"/>
    <w:rsid w:val="0039717E"/>
    <w:rsid w:val="003A048A"/>
    <w:rsid w:val="003A08D7"/>
    <w:rsid w:val="003A1688"/>
    <w:rsid w:val="003A4842"/>
    <w:rsid w:val="003A5F30"/>
    <w:rsid w:val="003A7301"/>
    <w:rsid w:val="003A7D72"/>
    <w:rsid w:val="003B1BD6"/>
    <w:rsid w:val="003B45B1"/>
    <w:rsid w:val="003B49F6"/>
    <w:rsid w:val="003B6AD7"/>
    <w:rsid w:val="003B6C9B"/>
    <w:rsid w:val="003B6FD5"/>
    <w:rsid w:val="003C070B"/>
    <w:rsid w:val="003C63FF"/>
    <w:rsid w:val="003C6C10"/>
    <w:rsid w:val="003C71B2"/>
    <w:rsid w:val="003C77BC"/>
    <w:rsid w:val="003C79C2"/>
    <w:rsid w:val="003D0C84"/>
    <w:rsid w:val="003D2BF4"/>
    <w:rsid w:val="003D3BD0"/>
    <w:rsid w:val="003D4B8A"/>
    <w:rsid w:val="003D5D10"/>
    <w:rsid w:val="003D75D0"/>
    <w:rsid w:val="003D7E72"/>
    <w:rsid w:val="003E29E8"/>
    <w:rsid w:val="003E2FF4"/>
    <w:rsid w:val="003E3B9C"/>
    <w:rsid w:val="003E4420"/>
    <w:rsid w:val="003E713A"/>
    <w:rsid w:val="003E7384"/>
    <w:rsid w:val="003E7B5E"/>
    <w:rsid w:val="003F0D60"/>
    <w:rsid w:val="003F3C10"/>
    <w:rsid w:val="003F410D"/>
    <w:rsid w:val="003F441F"/>
    <w:rsid w:val="003F64FE"/>
    <w:rsid w:val="003F6505"/>
    <w:rsid w:val="003F7E2B"/>
    <w:rsid w:val="00400923"/>
    <w:rsid w:val="0040398D"/>
    <w:rsid w:val="00403EB7"/>
    <w:rsid w:val="00405A40"/>
    <w:rsid w:val="00405B13"/>
    <w:rsid w:val="00406F0A"/>
    <w:rsid w:val="00406F98"/>
    <w:rsid w:val="004102A8"/>
    <w:rsid w:val="00412368"/>
    <w:rsid w:val="004123AB"/>
    <w:rsid w:val="00413576"/>
    <w:rsid w:val="004144CB"/>
    <w:rsid w:val="00417A55"/>
    <w:rsid w:val="00420C53"/>
    <w:rsid w:val="00421659"/>
    <w:rsid w:val="0042188E"/>
    <w:rsid w:val="00422048"/>
    <w:rsid w:val="00426D82"/>
    <w:rsid w:val="00431AB0"/>
    <w:rsid w:val="00431FC4"/>
    <w:rsid w:val="00434002"/>
    <w:rsid w:val="0043432F"/>
    <w:rsid w:val="00435919"/>
    <w:rsid w:val="00436F0F"/>
    <w:rsid w:val="0044287C"/>
    <w:rsid w:val="00443264"/>
    <w:rsid w:val="0044341B"/>
    <w:rsid w:val="00445532"/>
    <w:rsid w:val="00445606"/>
    <w:rsid w:val="0044572E"/>
    <w:rsid w:val="00447EB8"/>
    <w:rsid w:val="00450DF8"/>
    <w:rsid w:val="00451046"/>
    <w:rsid w:val="00451606"/>
    <w:rsid w:val="0045194D"/>
    <w:rsid w:val="00454017"/>
    <w:rsid w:val="0045468B"/>
    <w:rsid w:val="00454C60"/>
    <w:rsid w:val="0045580D"/>
    <w:rsid w:val="0045605A"/>
    <w:rsid w:val="00456528"/>
    <w:rsid w:val="004606D3"/>
    <w:rsid w:val="00460FF5"/>
    <w:rsid w:val="00463314"/>
    <w:rsid w:val="00463459"/>
    <w:rsid w:val="00464080"/>
    <w:rsid w:val="00464729"/>
    <w:rsid w:val="00465615"/>
    <w:rsid w:val="00471215"/>
    <w:rsid w:val="00471926"/>
    <w:rsid w:val="00472798"/>
    <w:rsid w:val="004728F2"/>
    <w:rsid w:val="00472BCC"/>
    <w:rsid w:val="00474EDD"/>
    <w:rsid w:val="00475CB0"/>
    <w:rsid w:val="00475EE3"/>
    <w:rsid w:val="00476555"/>
    <w:rsid w:val="00477C72"/>
    <w:rsid w:val="004815E1"/>
    <w:rsid w:val="004832F0"/>
    <w:rsid w:val="004833C2"/>
    <w:rsid w:val="00483B35"/>
    <w:rsid w:val="00483D7F"/>
    <w:rsid w:val="00484261"/>
    <w:rsid w:val="004864B6"/>
    <w:rsid w:val="004921C4"/>
    <w:rsid w:val="00492EEA"/>
    <w:rsid w:val="00492F4B"/>
    <w:rsid w:val="00493079"/>
    <w:rsid w:val="004931E4"/>
    <w:rsid w:val="00495662"/>
    <w:rsid w:val="00497619"/>
    <w:rsid w:val="00497C43"/>
    <w:rsid w:val="004A18CF"/>
    <w:rsid w:val="004A3085"/>
    <w:rsid w:val="004A7A2C"/>
    <w:rsid w:val="004B00C9"/>
    <w:rsid w:val="004B3B60"/>
    <w:rsid w:val="004B4D5A"/>
    <w:rsid w:val="004B542D"/>
    <w:rsid w:val="004C0446"/>
    <w:rsid w:val="004C1BAE"/>
    <w:rsid w:val="004C236C"/>
    <w:rsid w:val="004C3586"/>
    <w:rsid w:val="004C3CAB"/>
    <w:rsid w:val="004D222A"/>
    <w:rsid w:val="004D2E56"/>
    <w:rsid w:val="004D33F7"/>
    <w:rsid w:val="004D436A"/>
    <w:rsid w:val="004D4791"/>
    <w:rsid w:val="004D583F"/>
    <w:rsid w:val="004D58BB"/>
    <w:rsid w:val="004E32D4"/>
    <w:rsid w:val="004E3644"/>
    <w:rsid w:val="004E3BC8"/>
    <w:rsid w:val="004E763B"/>
    <w:rsid w:val="004F37C3"/>
    <w:rsid w:val="004F3EB6"/>
    <w:rsid w:val="004F4293"/>
    <w:rsid w:val="004F5C0F"/>
    <w:rsid w:val="004F746C"/>
    <w:rsid w:val="004F7D6D"/>
    <w:rsid w:val="00500C88"/>
    <w:rsid w:val="00501F8B"/>
    <w:rsid w:val="00502D8B"/>
    <w:rsid w:val="005054C9"/>
    <w:rsid w:val="00511C7A"/>
    <w:rsid w:val="005121CB"/>
    <w:rsid w:val="00515D13"/>
    <w:rsid w:val="00516698"/>
    <w:rsid w:val="005178C7"/>
    <w:rsid w:val="00520156"/>
    <w:rsid w:val="005204FC"/>
    <w:rsid w:val="00520AFD"/>
    <w:rsid w:val="00520E26"/>
    <w:rsid w:val="00521ACC"/>
    <w:rsid w:val="00526080"/>
    <w:rsid w:val="00532291"/>
    <w:rsid w:val="00532E7E"/>
    <w:rsid w:val="005362C6"/>
    <w:rsid w:val="00536A5D"/>
    <w:rsid w:val="0053763A"/>
    <w:rsid w:val="00542D40"/>
    <w:rsid w:val="00550EE5"/>
    <w:rsid w:val="00553CB8"/>
    <w:rsid w:val="00557519"/>
    <w:rsid w:val="005578BB"/>
    <w:rsid w:val="0056002B"/>
    <w:rsid w:val="005624B7"/>
    <w:rsid w:val="005665FD"/>
    <w:rsid w:val="005667A4"/>
    <w:rsid w:val="00566AFB"/>
    <w:rsid w:val="0056706B"/>
    <w:rsid w:val="00570DDD"/>
    <w:rsid w:val="005719D3"/>
    <w:rsid w:val="0057220A"/>
    <w:rsid w:val="00573FBA"/>
    <w:rsid w:val="00575CB7"/>
    <w:rsid w:val="00577485"/>
    <w:rsid w:val="005827B0"/>
    <w:rsid w:val="005838C3"/>
    <w:rsid w:val="00583F56"/>
    <w:rsid w:val="00585A2D"/>
    <w:rsid w:val="005867E0"/>
    <w:rsid w:val="00586DF3"/>
    <w:rsid w:val="00591317"/>
    <w:rsid w:val="00591D64"/>
    <w:rsid w:val="00592C52"/>
    <w:rsid w:val="00593592"/>
    <w:rsid w:val="0059379E"/>
    <w:rsid w:val="00595D49"/>
    <w:rsid w:val="00596845"/>
    <w:rsid w:val="00596C43"/>
    <w:rsid w:val="00596CE9"/>
    <w:rsid w:val="005974DF"/>
    <w:rsid w:val="005A45C7"/>
    <w:rsid w:val="005A76FD"/>
    <w:rsid w:val="005A7804"/>
    <w:rsid w:val="005B540E"/>
    <w:rsid w:val="005B57E8"/>
    <w:rsid w:val="005B60AE"/>
    <w:rsid w:val="005B654F"/>
    <w:rsid w:val="005B66F0"/>
    <w:rsid w:val="005C26B4"/>
    <w:rsid w:val="005C333F"/>
    <w:rsid w:val="005C3612"/>
    <w:rsid w:val="005C38B5"/>
    <w:rsid w:val="005C63F4"/>
    <w:rsid w:val="005C7B70"/>
    <w:rsid w:val="005D03CF"/>
    <w:rsid w:val="005D0A58"/>
    <w:rsid w:val="005D0D45"/>
    <w:rsid w:val="005D1867"/>
    <w:rsid w:val="005D4497"/>
    <w:rsid w:val="005D59AE"/>
    <w:rsid w:val="005E0740"/>
    <w:rsid w:val="005E1BE9"/>
    <w:rsid w:val="005E2E84"/>
    <w:rsid w:val="005E3FD6"/>
    <w:rsid w:val="005E69C9"/>
    <w:rsid w:val="005E77F1"/>
    <w:rsid w:val="005E7989"/>
    <w:rsid w:val="005F1803"/>
    <w:rsid w:val="005F25A0"/>
    <w:rsid w:val="005F27F5"/>
    <w:rsid w:val="005F282B"/>
    <w:rsid w:val="005F457B"/>
    <w:rsid w:val="005F4A02"/>
    <w:rsid w:val="005F5325"/>
    <w:rsid w:val="005F5467"/>
    <w:rsid w:val="005F5D3A"/>
    <w:rsid w:val="005F7B25"/>
    <w:rsid w:val="005F7D1D"/>
    <w:rsid w:val="00604CE3"/>
    <w:rsid w:val="00606665"/>
    <w:rsid w:val="006078D2"/>
    <w:rsid w:val="00610531"/>
    <w:rsid w:val="00613374"/>
    <w:rsid w:val="00616436"/>
    <w:rsid w:val="00617812"/>
    <w:rsid w:val="0062253B"/>
    <w:rsid w:val="006242B5"/>
    <w:rsid w:val="0062491F"/>
    <w:rsid w:val="00625071"/>
    <w:rsid w:val="006262A1"/>
    <w:rsid w:val="00634332"/>
    <w:rsid w:val="00635216"/>
    <w:rsid w:val="006365A5"/>
    <w:rsid w:val="00636794"/>
    <w:rsid w:val="00637321"/>
    <w:rsid w:val="00641201"/>
    <w:rsid w:val="006413AA"/>
    <w:rsid w:val="006442AB"/>
    <w:rsid w:val="006459BE"/>
    <w:rsid w:val="006478E2"/>
    <w:rsid w:val="00647B6F"/>
    <w:rsid w:val="00650863"/>
    <w:rsid w:val="0065110D"/>
    <w:rsid w:val="006531FD"/>
    <w:rsid w:val="00653320"/>
    <w:rsid w:val="00653A8A"/>
    <w:rsid w:val="00654EBC"/>
    <w:rsid w:val="006609C6"/>
    <w:rsid w:val="00663882"/>
    <w:rsid w:val="00666DB1"/>
    <w:rsid w:val="0067237C"/>
    <w:rsid w:val="006733EA"/>
    <w:rsid w:val="00674FBA"/>
    <w:rsid w:val="006750A8"/>
    <w:rsid w:val="00677B09"/>
    <w:rsid w:val="00677BC7"/>
    <w:rsid w:val="006811A5"/>
    <w:rsid w:val="00681DEB"/>
    <w:rsid w:val="00682EC2"/>
    <w:rsid w:val="006832F9"/>
    <w:rsid w:val="0068480F"/>
    <w:rsid w:val="00687885"/>
    <w:rsid w:val="00687F04"/>
    <w:rsid w:val="00692876"/>
    <w:rsid w:val="00694190"/>
    <w:rsid w:val="00694926"/>
    <w:rsid w:val="00694B61"/>
    <w:rsid w:val="00694FF7"/>
    <w:rsid w:val="006959F1"/>
    <w:rsid w:val="00696764"/>
    <w:rsid w:val="0069717C"/>
    <w:rsid w:val="00697347"/>
    <w:rsid w:val="0069747A"/>
    <w:rsid w:val="00697932"/>
    <w:rsid w:val="006A0C8E"/>
    <w:rsid w:val="006A1949"/>
    <w:rsid w:val="006A307B"/>
    <w:rsid w:val="006A3E5C"/>
    <w:rsid w:val="006A4459"/>
    <w:rsid w:val="006A4A6B"/>
    <w:rsid w:val="006A55BE"/>
    <w:rsid w:val="006B0F1E"/>
    <w:rsid w:val="006B2B7C"/>
    <w:rsid w:val="006B45A8"/>
    <w:rsid w:val="006B5AA4"/>
    <w:rsid w:val="006B6451"/>
    <w:rsid w:val="006C0BB0"/>
    <w:rsid w:val="006C28F9"/>
    <w:rsid w:val="006C2D51"/>
    <w:rsid w:val="006C5D4D"/>
    <w:rsid w:val="006C63C1"/>
    <w:rsid w:val="006C6572"/>
    <w:rsid w:val="006D0134"/>
    <w:rsid w:val="006D1EB3"/>
    <w:rsid w:val="006D5E17"/>
    <w:rsid w:val="006D6347"/>
    <w:rsid w:val="006E3D11"/>
    <w:rsid w:val="006E4430"/>
    <w:rsid w:val="006E59C0"/>
    <w:rsid w:val="006E5F2A"/>
    <w:rsid w:val="006E6751"/>
    <w:rsid w:val="006E6F66"/>
    <w:rsid w:val="006E736C"/>
    <w:rsid w:val="006F0E18"/>
    <w:rsid w:val="006F1B8E"/>
    <w:rsid w:val="006F2051"/>
    <w:rsid w:val="006F2348"/>
    <w:rsid w:val="006F27C6"/>
    <w:rsid w:val="006F2C93"/>
    <w:rsid w:val="006F43BA"/>
    <w:rsid w:val="006F7B85"/>
    <w:rsid w:val="00702047"/>
    <w:rsid w:val="00703AFA"/>
    <w:rsid w:val="00703B1F"/>
    <w:rsid w:val="00704120"/>
    <w:rsid w:val="007051E0"/>
    <w:rsid w:val="007058F2"/>
    <w:rsid w:val="007069CC"/>
    <w:rsid w:val="007107F2"/>
    <w:rsid w:val="00710A3A"/>
    <w:rsid w:val="00711540"/>
    <w:rsid w:val="00711921"/>
    <w:rsid w:val="00711E6F"/>
    <w:rsid w:val="00714D47"/>
    <w:rsid w:val="00720476"/>
    <w:rsid w:val="00720DC9"/>
    <w:rsid w:val="00724AA3"/>
    <w:rsid w:val="00724C1A"/>
    <w:rsid w:val="007303A3"/>
    <w:rsid w:val="00731567"/>
    <w:rsid w:val="007341EF"/>
    <w:rsid w:val="00734F39"/>
    <w:rsid w:val="007407BF"/>
    <w:rsid w:val="00741B23"/>
    <w:rsid w:val="00741BCC"/>
    <w:rsid w:val="007434C4"/>
    <w:rsid w:val="007452D3"/>
    <w:rsid w:val="0074591C"/>
    <w:rsid w:val="0074652F"/>
    <w:rsid w:val="007471FE"/>
    <w:rsid w:val="00747CC2"/>
    <w:rsid w:val="00747FD4"/>
    <w:rsid w:val="00753F83"/>
    <w:rsid w:val="00754D61"/>
    <w:rsid w:val="00754D7D"/>
    <w:rsid w:val="00755B07"/>
    <w:rsid w:val="00755E2C"/>
    <w:rsid w:val="00756B4C"/>
    <w:rsid w:val="00757627"/>
    <w:rsid w:val="00760CF8"/>
    <w:rsid w:val="00762C21"/>
    <w:rsid w:val="00772735"/>
    <w:rsid w:val="00773666"/>
    <w:rsid w:val="0077389C"/>
    <w:rsid w:val="00774818"/>
    <w:rsid w:val="00774852"/>
    <w:rsid w:val="00780E55"/>
    <w:rsid w:val="00781159"/>
    <w:rsid w:val="007811B6"/>
    <w:rsid w:val="0078383C"/>
    <w:rsid w:val="007845D5"/>
    <w:rsid w:val="0078502D"/>
    <w:rsid w:val="0078631D"/>
    <w:rsid w:val="00787797"/>
    <w:rsid w:val="00787D26"/>
    <w:rsid w:val="00787F05"/>
    <w:rsid w:val="0079167B"/>
    <w:rsid w:val="00791FC4"/>
    <w:rsid w:val="00793B09"/>
    <w:rsid w:val="007941DF"/>
    <w:rsid w:val="00794A4B"/>
    <w:rsid w:val="00796980"/>
    <w:rsid w:val="00797CB0"/>
    <w:rsid w:val="00797F4A"/>
    <w:rsid w:val="007A0504"/>
    <w:rsid w:val="007A12B3"/>
    <w:rsid w:val="007A1E5E"/>
    <w:rsid w:val="007A26DD"/>
    <w:rsid w:val="007A6493"/>
    <w:rsid w:val="007A66B5"/>
    <w:rsid w:val="007B05DA"/>
    <w:rsid w:val="007B18B3"/>
    <w:rsid w:val="007B372D"/>
    <w:rsid w:val="007B6DE7"/>
    <w:rsid w:val="007C298E"/>
    <w:rsid w:val="007C325B"/>
    <w:rsid w:val="007C36EA"/>
    <w:rsid w:val="007C65D0"/>
    <w:rsid w:val="007C6DF5"/>
    <w:rsid w:val="007C7071"/>
    <w:rsid w:val="007C75B0"/>
    <w:rsid w:val="007D0AE3"/>
    <w:rsid w:val="007D0EF2"/>
    <w:rsid w:val="007D17F4"/>
    <w:rsid w:val="007D44CE"/>
    <w:rsid w:val="007D4A08"/>
    <w:rsid w:val="007D5880"/>
    <w:rsid w:val="007D7FE3"/>
    <w:rsid w:val="007E133E"/>
    <w:rsid w:val="007E15F3"/>
    <w:rsid w:val="007E4902"/>
    <w:rsid w:val="007E61F1"/>
    <w:rsid w:val="007F0CB7"/>
    <w:rsid w:val="007F0DD8"/>
    <w:rsid w:val="007F118D"/>
    <w:rsid w:val="007F1548"/>
    <w:rsid w:val="007F2EDC"/>
    <w:rsid w:val="007F2FAF"/>
    <w:rsid w:val="007F3DAB"/>
    <w:rsid w:val="007F6193"/>
    <w:rsid w:val="007F6904"/>
    <w:rsid w:val="00804C60"/>
    <w:rsid w:val="00806AF6"/>
    <w:rsid w:val="008109EA"/>
    <w:rsid w:val="0081305B"/>
    <w:rsid w:val="008157CB"/>
    <w:rsid w:val="00820B06"/>
    <w:rsid w:val="00821A26"/>
    <w:rsid w:val="0082389D"/>
    <w:rsid w:val="00823903"/>
    <w:rsid w:val="0082471E"/>
    <w:rsid w:val="00824F87"/>
    <w:rsid w:val="00825132"/>
    <w:rsid w:val="00826EFE"/>
    <w:rsid w:val="00826FD4"/>
    <w:rsid w:val="00832C58"/>
    <w:rsid w:val="00832EE8"/>
    <w:rsid w:val="00833627"/>
    <w:rsid w:val="00835CC5"/>
    <w:rsid w:val="00836240"/>
    <w:rsid w:val="00840E17"/>
    <w:rsid w:val="00841578"/>
    <w:rsid w:val="0084167F"/>
    <w:rsid w:val="00842F67"/>
    <w:rsid w:val="00843085"/>
    <w:rsid w:val="008455CA"/>
    <w:rsid w:val="0084579F"/>
    <w:rsid w:val="00845FF4"/>
    <w:rsid w:val="00846F2D"/>
    <w:rsid w:val="008516F7"/>
    <w:rsid w:val="008524CC"/>
    <w:rsid w:val="00854BDA"/>
    <w:rsid w:val="00855B24"/>
    <w:rsid w:val="0085698D"/>
    <w:rsid w:val="00857275"/>
    <w:rsid w:val="00862373"/>
    <w:rsid w:val="008623AA"/>
    <w:rsid w:val="0086265F"/>
    <w:rsid w:val="008635FB"/>
    <w:rsid w:val="00863A98"/>
    <w:rsid w:val="00864426"/>
    <w:rsid w:val="00873697"/>
    <w:rsid w:val="008756A5"/>
    <w:rsid w:val="00876A48"/>
    <w:rsid w:val="00876FA0"/>
    <w:rsid w:val="0088343B"/>
    <w:rsid w:val="00885075"/>
    <w:rsid w:val="008851B7"/>
    <w:rsid w:val="00886E5F"/>
    <w:rsid w:val="00886EB4"/>
    <w:rsid w:val="0089002D"/>
    <w:rsid w:val="008904D8"/>
    <w:rsid w:val="008939AF"/>
    <w:rsid w:val="00894642"/>
    <w:rsid w:val="00895A68"/>
    <w:rsid w:val="00895E64"/>
    <w:rsid w:val="0089607A"/>
    <w:rsid w:val="00896C59"/>
    <w:rsid w:val="008978EB"/>
    <w:rsid w:val="00897D10"/>
    <w:rsid w:val="00897FDF"/>
    <w:rsid w:val="008A05AC"/>
    <w:rsid w:val="008A1717"/>
    <w:rsid w:val="008A540E"/>
    <w:rsid w:val="008A70AE"/>
    <w:rsid w:val="008A78C3"/>
    <w:rsid w:val="008A7998"/>
    <w:rsid w:val="008A7CE5"/>
    <w:rsid w:val="008B14F5"/>
    <w:rsid w:val="008B1D62"/>
    <w:rsid w:val="008B2E7D"/>
    <w:rsid w:val="008B5FB2"/>
    <w:rsid w:val="008B6EFD"/>
    <w:rsid w:val="008B7CC3"/>
    <w:rsid w:val="008C0583"/>
    <w:rsid w:val="008C1863"/>
    <w:rsid w:val="008C20B6"/>
    <w:rsid w:val="008C2611"/>
    <w:rsid w:val="008C2A89"/>
    <w:rsid w:val="008C2ED0"/>
    <w:rsid w:val="008C38C5"/>
    <w:rsid w:val="008C7167"/>
    <w:rsid w:val="008C74A8"/>
    <w:rsid w:val="008D0C57"/>
    <w:rsid w:val="008D14EA"/>
    <w:rsid w:val="008D35F3"/>
    <w:rsid w:val="008D39AD"/>
    <w:rsid w:val="008D52AE"/>
    <w:rsid w:val="008D55D7"/>
    <w:rsid w:val="008D7D90"/>
    <w:rsid w:val="008E0551"/>
    <w:rsid w:val="008E0577"/>
    <w:rsid w:val="008E0E56"/>
    <w:rsid w:val="008E1693"/>
    <w:rsid w:val="008E205E"/>
    <w:rsid w:val="008E2377"/>
    <w:rsid w:val="008E2A1E"/>
    <w:rsid w:val="008E32E1"/>
    <w:rsid w:val="008E48FE"/>
    <w:rsid w:val="008E4BE8"/>
    <w:rsid w:val="008E57F0"/>
    <w:rsid w:val="008E5BC4"/>
    <w:rsid w:val="008E6564"/>
    <w:rsid w:val="008E6931"/>
    <w:rsid w:val="008F4A50"/>
    <w:rsid w:val="008F6ECF"/>
    <w:rsid w:val="008F7902"/>
    <w:rsid w:val="008F7912"/>
    <w:rsid w:val="008F79D9"/>
    <w:rsid w:val="008F7CBC"/>
    <w:rsid w:val="008F7EE3"/>
    <w:rsid w:val="00901A00"/>
    <w:rsid w:val="00901D6C"/>
    <w:rsid w:val="009047EE"/>
    <w:rsid w:val="009110BF"/>
    <w:rsid w:val="009124FE"/>
    <w:rsid w:val="00912D36"/>
    <w:rsid w:val="009147B5"/>
    <w:rsid w:val="00914C17"/>
    <w:rsid w:val="009154D5"/>
    <w:rsid w:val="00916371"/>
    <w:rsid w:val="00916CC3"/>
    <w:rsid w:val="009176AC"/>
    <w:rsid w:val="0092042B"/>
    <w:rsid w:val="00920A20"/>
    <w:rsid w:val="00920BE0"/>
    <w:rsid w:val="0092337B"/>
    <w:rsid w:val="009239F1"/>
    <w:rsid w:val="009247D0"/>
    <w:rsid w:val="009249CD"/>
    <w:rsid w:val="00925D75"/>
    <w:rsid w:val="00925FAF"/>
    <w:rsid w:val="009278D8"/>
    <w:rsid w:val="009302EE"/>
    <w:rsid w:val="00930391"/>
    <w:rsid w:val="0093084B"/>
    <w:rsid w:val="00931EB2"/>
    <w:rsid w:val="00932275"/>
    <w:rsid w:val="00932B6C"/>
    <w:rsid w:val="00934201"/>
    <w:rsid w:val="00934CFE"/>
    <w:rsid w:val="0093589E"/>
    <w:rsid w:val="00936689"/>
    <w:rsid w:val="00936C63"/>
    <w:rsid w:val="0094029A"/>
    <w:rsid w:val="0094172E"/>
    <w:rsid w:val="00942593"/>
    <w:rsid w:val="009452C0"/>
    <w:rsid w:val="009456C3"/>
    <w:rsid w:val="00945B66"/>
    <w:rsid w:val="0094674F"/>
    <w:rsid w:val="009468E1"/>
    <w:rsid w:val="0094693A"/>
    <w:rsid w:val="00947B56"/>
    <w:rsid w:val="00950061"/>
    <w:rsid w:val="009506D5"/>
    <w:rsid w:val="00950850"/>
    <w:rsid w:val="00952525"/>
    <w:rsid w:val="00952BAD"/>
    <w:rsid w:val="009535C1"/>
    <w:rsid w:val="00954666"/>
    <w:rsid w:val="00954E1A"/>
    <w:rsid w:val="0095618A"/>
    <w:rsid w:val="00956A2D"/>
    <w:rsid w:val="00960953"/>
    <w:rsid w:val="00963229"/>
    <w:rsid w:val="009634AC"/>
    <w:rsid w:val="00964298"/>
    <w:rsid w:val="0096578E"/>
    <w:rsid w:val="00965C03"/>
    <w:rsid w:val="009723B6"/>
    <w:rsid w:val="00973BFF"/>
    <w:rsid w:val="00980624"/>
    <w:rsid w:val="00982246"/>
    <w:rsid w:val="0098476D"/>
    <w:rsid w:val="00985C79"/>
    <w:rsid w:val="0099322E"/>
    <w:rsid w:val="00993DB6"/>
    <w:rsid w:val="00993ED4"/>
    <w:rsid w:val="00994124"/>
    <w:rsid w:val="00994B86"/>
    <w:rsid w:val="00995813"/>
    <w:rsid w:val="00995CFF"/>
    <w:rsid w:val="009969EA"/>
    <w:rsid w:val="00996CB0"/>
    <w:rsid w:val="00996E5B"/>
    <w:rsid w:val="009A125B"/>
    <w:rsid w:val="009A13A7"/>
    <w:rsid w:val="009A2973"/>
    <w:rsid w:val="009A320A"/>
    <w:rsid w:val="009A41FE"/>
    <w:rsid w:val="009A56A4"/>
    <w:rsid w:val="009A5CF1"/>
    <w:rsid w:val="009B0616"/>
    <w:rsid w:val="009B0939"/>
    <w:rsid w:val="009B095D"/>
    <w:rsid w:val="009B55FE"/>
    <w:rsid w:val="009B6380"/>
    <w:rsid w:val="009B687E"/>
    <w:rsid w:val="009C09F8"/>
    <w:rsid w:val="009C2A13"/>
    <w:rsid w:val="009C2F53"/>
    <w:rsid w:val="009C3222"/>
    <w:rsid w:val="009C35C6"/>
    <w:rsid w:val="009C4C74"/>
    <w:rsid w:val="009D2997"/>
    <w:rsid w:val="009D43C5"/>
    <w:rsid w:val="009D46A3"/>
    <w:rsid w:val="009D563D"/>
    <w:rsid w:val="009D6449"/>
    <w:rsid w:val="009D686F"/>
    <w:rsid w:val="009D724B"/>
    <w:rsid w:val="009D7264"/>
    <w:rsid w:val="009E03AB"/>
    <w:rsid w:val="009E090B"/>
    <w:rsid w:val="009E12D6"/>
    <w:rsid w:val="009E3461"/>
    <w:rsid w:val="009E3FA8"/>
    <w:rsid w:val="009E4157"/>
    <w:rsid w:val="009F17AE"/>
    <w:rsid w:val="009F3011"/>
    <w:rsid w:val="009F4EC9"/>
    <w:rsid w:val="009F5065"/>
    <w:rsid w:val="009F5243"/>
    <w:rsid w:val="009F6EBC"/>
    <w:rsid w:val="00A000C3"/>
    <w:rsid w:val="00A00E6E"/>
    <w:rsid w:val="00A01EF8"/>
    <w:rsid w:val="00A03A50"/>
    <w:rsid w:val="00A043D2"/>
    <w:rsid w:val="00A134AD"/>
    <w:rsid w:val="00A1487F"/>
    <w:rsid w:val="00A16494"/>
    <w:rsid w:val="00A167A0"/>
    <w:rsid w:val="00A2197B"/>
    <w:rsid w:val="00A21A8F"/>
    <w:rsid w:val="00A240BA"/>
    <w:rsid w:val="00A24349"/>
    <w:rsid w:val="00A24A76"/>
    <w:rsid w:val="00A258A4"/>
    <w:rsid w:val="00A26800"/>
    <w:rsid w:val="00A26C2A"/>
    <w:rsid w:val="00A27D4A"/>
    <w:rsid w:val="00A30847"/>
    <w:rsid w:val="00A30ACF"/>
    <w:rsid w:val="00A3105C"/>
    <w:rsid w:val="00A325C1"/>
    <w:rsid w:val="00A332B6"/>
    <w:rsid w:val="00A333F1"/>
    <w:rsid w:val="00A33C96"/>
    <w:rsid w:val="00A33F50"/>
    <w:rsid w:val="00A34D5E"/>
    <w:rsid w:val="00A3685C"/>
    <w:rsid w:val="00A36A28"/>
    <w:rsid w:val="00A42243"/>
    <w:rsid w:val="00A454C3"/>
    <w:rsid w:val="00A47038"/>
    <w:rsid w:val="00A4748B"/>
    <w:rsid w:val="00A53CFA"/>
    <w:rsid w:val="00A5592D"/>
    <w:rsid w:val="00A56914"/>
    <w:rsid w:val="00A60D36"/>
    <w:rsid w:val="00A60D81"/>
    <w:rsid w:val="00A61CC9"/>
    <w:rsid w:val="00A64265"/>
    <w:rsid w:val="00A70ED8"/>
    <w:rsid w:val="00A7162C"/>
    <w:rsid w:val="00A73B3C"/>
    <w:rsid w:val="00A73B3E"/>
    <w:rsid w:val="00A747D8"/>
    <w:rsid w:val="00A84719"/>
    <w:rsid w:val="00A86B18"/>
    <w:rsid w:val="00A87AE3"/>
    <w:rsid w:val="00A92E79"/>
    <w:rsid w:val="00A932FB"/>
    <w:rsid w:val="00A94C3B"/>
    <w:rsid w:val="00A94F73"/>
    <w:rsid w:val="00A952D1"/>
    <w:rsid w:val="00A95BD0"/>
    <w:rsid w:val="00A95FE6"/>
    <w:rsid w:val="00A961F1"/>
    <w:rsid w:val="00A97BBA"/>
    <w:rsid w:val="00AA236F"/>
    <w:rsid w:val="00AA23B3"/>
    <w:rsid w:val="00AA24ED"/>
    <w:rsid w:val="00AA6047"/>
    <w:rsid w:val="00AB0243"/>
    <w:rsid w:val="00AB0DF3"/>
    <w:rsid w:val="00AB248F"/>
    <w:rsid w:val="00AB343B"/>
    <w:rsid w:val="00AB3957"/>
    <w:rsid w:val="00AB3DE9"/>
    <w:rsid w:val="00AB411E"/>
    <w:rsid w:val="00AB53C4"/>
    <w:rsid w:val="00AB67A6"/>
    <w:rsid w:val="00AC0E1E"/>
    <w:rsid w:val="00AC200B"/>
    <w:rsid w:val="00AC44F8"/>
    <w:rsid w:val="00AC4DF6"/>
    <w:rsid w:val="00AC5D63"/>
    <w:rsid w:val="00AC7E91"/>
    <w:rsid w:val="00AD0085"/>
    <w:rsid w:val="00AD05C1"/>
    <w:rsid w:val="00AD4C3D"/>
    <w:rsid w:val="00AD4D0E"/>
    <w:rsid w:val="00AD5CE4"/>
    <w:rsid w:val="00AD6CD3"/>
    <w:rsid w:val="00AD7471"/>
    <w:rsid w:val="00AE0A67"/>
    <w:rsid w:val="00AE0CEC"/>
    <w:rsid w:val="00AE3209"/>
    <w:rsid w:val="00AE441F"/>
    <w:rsid w:val="00AE4ADF"/>
    <w:rsid w:val="00AE6E3D"/>
    <w:rsid w:val="00AF0373"/>
    <w:rsid w:val="00AF0E1F"/>
    <w:rsid w:val="00AF1784"/>
    <w:rsid w:val="00AF23D7"/>
    <w:rsid w:val="00AF464E"/>
    <w:rsid w:val="00B00FBE"/>
    <w:rsid w:val="00B03D1B"/>
    <w:rsid w:val="00B041BA"/>
    <w:rsid w:val="00B045B8"/>
    <w:rsid w:val="00B04D23"/>
    <w:rsid w:val="00B0691D"/>
    <w:rsid w:val="00B1034C"/>
    <w:rsid w:val="00B10C7D"/>
    <w:rsid w:val="00B11765"/>
    <w:rsid w:val="00B12557"/>
    <w:rsid w:val="00B166F0"/>
    <w:rsid w:val="00B16941"/>
    <w:rsid w:val="00B17095"/>
    <w:rsid w:val="00B208FA"/>
    <w:rsid w:val="00B21085"/>
    <w:rsid w:val="00B214CA"/>
    <w:rsid w:val="00B21ECF"/>
    <w:rsid w:val="00B21F3C"/>
    <w:rsid w:val="00B21F46"/>
    <w:rsid w:val="00B23575"/>
    <w:rsid w:val="00B260E8"/>
    <w:rsid w:val="00B275EE"/>
    <w:rsid w:val="00B31823"/>
    <w:rsid w:val="00B3198F"/>
    <w:rsid w:val="00B32E9A"/>
    <w:rsid w:val="00B33161"/>
    <w:rsid w:val="00B36909"/>
    <w:rsid w:val="00B36A4C"/>
    <w:rsid w:val="00B3748A"/>
    <w:rsid w:val="00B40EE7"/>
    <w:rsid w:val="00B5031C"/>
    <w:rsid w:val="00B5079F"/>
    <w:rsid w:val="00B511D9"/>
    <w:rsid w:val="00B523B1"/>
    <w:rsid w:val="00B52E00"/>
    <w:rsid w:val="00B52EA2"/>
    <w:rsid w:val="00B53BC2"/>
    <w:rsid w:val="00B5464D"/>
    <w:rsid w:val="00B547D5"/>
    <w:rsid w:val="00B56811"/>
    <w:rsid w:val="00B6269A"/>
    <w:rsid w:val="00B65802"/>
    <w:rsid w:val="00B65E3B"/>
    <w:rsid w:val="00B6695F"/>
    <w:rsid w:val="00B67394"/>
    <w:rsid w:val="00B723A5"/>
    <w:rsid w:val="00B74D27"/>
    <w:rsid w:val="00B759E1"/>
    <w:rsid w:val="00B76793"/>
    <w:rsid w:val="00B76D56"/>
    <w:rsid w:val="00B8068E"/>
    <w:rsid w:val="00B809D2"/>
    <w:rsid w:val="00B81887"/>
    <w:rsid w:val="00B81C71"/>
    <w:rsid w:val="00B81D54"/>
    <w:rsid w:val="00B834E3"/>
    <w:rsid w:val="00B87340"/>
    <w:rsid w:val="00B92116"/>
    <w:rsid w:val="00B92674"/>
    <w:rsid w:val="00B96174"/>
    <w:rsid w:val="00B971EB"/>
    <w:rsid w:val="00B97448"/>
    <w:rsid w:val="00B97DEF"/>
    <w:rsid w:val="00BA0A77"/>
    <w:rsid w:val="00BA240F"/>
    <w:rsid w:val="00BA2AED"/>
    <w:rsid w:val="00BA4225"/>
    <w:rsid w:val="00BA4CB0"/>
    <w:rsid w:val="00BA6AD0"/>
    <w:rsid w:val="00BB21A9"/>
    <w:rsid w:val="00BB5944"/>
    <w:rsid w:val="00BB60E2"/>
    <w:rsid w:val="00BB6E4A"/>
    <w:rsid w:val="00BB7652"/>
    <w:rsid w:val="00BB7ECA"/>
    <w:rsid w:val="00BC0D1B"/>
    <w:rsid w:val="00BC2055"/>
    <w:rsid w:val="00BC2D13"/>
    <w:rsid w:val="00BC36C9"/>
    <w:rsid w:val="00BC3827"/>
    <w:rsid w:val="00BC3890"/>
    <w:rsid w:val="00BC6EF1"/>
    <w:rsid w:val="00BC7143"/>
    <w:rsid w:val="00BC78C6"/>
    <w:rsid w:val="00BC794B"/>
    <w:rsid w:val="00BD0D41"/>
    <w:rsid w:val="00BD21FC"/>
    <w:rsid w:val="00BD2D97"/>
    <w:rsid w:val="00BD3F32"/>
    <w:rsid w:val="00BD4A73"/>
    <w:rsid w:val="00BD4BE1"/>
    <w:rsid w:val="00BD7427"/>
    <w:rsid w:val="00BD784E"/>
    <w:rsid w:val="00BD7BE7"/>
    <w:rsid w:val="00BE2CC1"/>
    <w:rsid w:val="00BE468A"/>
    <w:rsid w:val="00BF03C6"/>
    <w:rsid w:val="00BF05EE"/>
    <w:rsid w:val="00BF2314"/>
    <w:rsid w:val="00BF2E5D"/>
    <w:rsid w:val="00BF3678"/>
    <w:rsid w:val="00BF413A"/>
    <w:rsid w:val="00BF4395"/>
    <w:rsid w:val="00BF4E63"/>
    <w:rsid w:val="00BF5ED8"/>
    <w:rsid w:val="00BF71F3"/>
    <w:rsid w:val="00C006DA"/>
    <w:rsid w:val="00C00D20"/>
    <w:rsid w:val="00C00DA6"/>
    <w:rsid w:val="00C0200F"/>
    <w:rsid w:val="00C03256"/>
    <w:rsid w:val="00C0394D"/>
    <w:rsid w:val="00C0478B"/>
    <w:rsid w:val="00C061FD"/>
    <w:rsid w:val="00C10CD5"/>
    <w:rsid w:val="00C116B1"/>
    <w:rsid w:val="00C12330"/>
    <w:rsid w:val="00C140ED"/>
    <w:rsid w:val="00C14946"/>
    <w:rsid w:val="00C15A3E"/>
    <w:rsid w:val="00C162E0"/>
    <w:rsid w:val="00C1704F"/>
    <w:rsid w:val="00C17453"/>
    <w:rsid w:val="00C20D23"/>
    <w:rsid w:val="00C235E0"/>
    <w:rsid w:val="00C23F0C"/>
    <w:rsid w:val="00C23F48"/>
    <w:rsid w:val="00C242DB"/>
    <w:rsid w:val="00C275EF"/>
    <w:rsid w:val="00C30EA7"/>
    <w:rsid w:val="00C32214"/>
    <w:rsid w:val="00C33EF3"/>
    <w:rsid w:val="00C3498C"/>
    <w:rsid w:val="00C35C53"/>
    <w:rsid w:val="00C362FB"/>
    <w:rsid w:val="00C36E60"/>
    <w:rsid w:val="00C378E0"/>
    <w:rsid w:val="00C4177D"/>
    <w:rsid w:val="00C4289B"/>
    <w:rsid w:val="00C44347"/>
    <w:rsid w:val="00C443F2"/>
    <w:rsid w:val="00C44710"/>
    <w:rsid w:val="00C46390"/>
    <w:rsid w:val="00C504E1"/>
    <w:rsid w:val="00C521D6"/>
    <w:rsid w:val="00C551B7"/>
    <w:rsid w:val="00C607DA"/>
    <w:rsid w:val="00C617EC"/>
    <w:rsid w:val="00C61C09"/>
    <w:rsid w:val="00C62D39"/>
    <w:rsid w:val="00C6394E"/>
    <w:rsid w:val="00C63B91"/>
    <w:rsid w:val="00C65843"/>
    <w:rsid w:val="00C669F1"/>
    <w:rsid w:val="00C70577"/>
    <w:rsid w:val="00C708C1"/>
    <w:rsid w:val="00C71C9F"/>
    <w:rsid w:val="00C74592"/>
    <w:rsid w:val="00C77771"/>
    <w:rsid w:val="00C77844"/>
    <w:rsid w:val="00C80381"/>
    <w:rsid w:val="00C81BAE"/>
    <w:rsid w:val="00C824DE"/>
    <w:rsid w:val="00C90F3E"/>
    <w:rsid w:val="00C92C3D"/>
    <w:rsid w:val="00C94BE2"/>
    <w:rsid w:val="00C962E8"/>
    <w:rsid w:val="00C96762"/>
    <w:rsid w:val="00CA1B38"/>
    <w:rsid w:val="00CA42E8"/>
    <w:rsid w:val="00CA42EA"/>
    <w:rsid w:val="00CA5338"/>
    <w:rsid w:val="00CB567F"/>
    <w:rsid w:val="00CB76E6"/>
    <w:rsid w:val="00CB7E60"/>
    <w:rsid w:val="00CC2472"/>
    <w:rsid w:val="00CC34EF"/>
    <w:rsid w:val="00CC3735"/>
    <w:rsid w:val="00CC3B75"/>
    <w:rsid w:val="00CC4B0D"/>
    <w:rsid w:val="00CC6B46"/>
    <w:rsid w:val="00CC7AB5"/>
    <w:rsid w:val="00CD0A42"/>
    <w:rsid w:val="00CD0B44"/>
    <w:rsid w:val="00CD2324"/>
    <w:rsid w:val="00CD3BA1"/>
    <w:rsid w:val="00CD5285"/>
    <w:rsid w:val="00CD55D9"/>
    <w:rsid w:val="00CD77CA"/>
    <w:rsid w:val="00CE0F56"/>
    <w:rsid w:val="00CE7244"/>
    <w:rsid w:val="00CE7A12"/>
    <w:rsid w:val="00CF00AC"/>
    <w:rsid w:val="00CF0897"/>
    <w:rsid w:val="00CF1AB2"/>
    <w:rsid w:val="00CF3A64"/>
    <w:rsid w:val="00CF5B46"/>
    <w:rsid w:val="00D00E68"/>
    <w:rsid w:val="00D0550B"/>
    <w:rsid w:val="00D0747F"/>
    <w:rsid w:val="00D07ADA"/>
    <w:rsid w:val="00D109C5"/>
    <w:rsid w:val="00D12AC3"/>
    <w:rsid w:val="00D13332"/>
    <w:rsid w:val="00D13BD5"/>
    <w:rsid w:val="00D14484"/>
    <w:rsid w:val="00D14C4D"/>
    <w:rsid w:val="00D15206"/>
    <w:rsid w:val="00D167F2"/>
    <w:rsid w:val="00D17023"/>
    <w:rsid w:val="00D20617"/>
    <w:rsid w:val="00D20D87"/>
    <w:rsid w:val="00D22B5C"/>
    <w:rsid w:val="00D24BC4"/>
    <w:rsid w:val="00D24CEB"/>
    <w:rsid w:val="00D24EAF"/>
    <w:rsid w:val="00D3429E"/>
    <w:rsid w:val="00D34AE5"/>
    <w:rsid w:val="00D34E63"/>
    <w:rsid w:val="00D3578C"/>
    <w:rsid w:val="00D37CCE"/>
    <w:rsid w:val="00D37DAB"/>
    <w:rsid w:val="00D4131B"/>
    <w:rsid w:val="00D41F1A"/>
    <w:rsid w:val="00D423DD"/>
    <w:rsid w:val="00D440DC"/>
    <w:rsid w:val="00D469DE"/>
    <w:rsid w:val="00D471DD"/>
    <w:rsid w:val="00D47AEB"/>
    <w:rsid w:val="00D60469"/>
    <w:rsid w:val="00D609AA"/>
    <w:rsid w:val="00D609F1"/>
    <w:rsid w:val="00D61FE4"/>
    <w:rsid w:val="00D63245"/>
    <w:rsid w:val="00D634F3"/>
    <w:rsid w:val="00D6513E"/>
    <w:rsid w:val="00D70ACA"/>
    <w:rsid w:val="00D73033"/>
    <w:rsid w:val="00D74720"/>
    <w:rsid w:val="00D74822"/>
    <w:rsid w:val="00D76148"/>
    <w:rsid w:val="00D76839"/>
    <w:rsid w:val="00D80B1A"/>
    <w:rsid w:val="00D83505"/>
    <w:rsid w:val="00D83FED"/>
    <w:rsid w:val="00D85F5A"/>
    <w:rsid w:val="00D86D3F"/>
    <w:rsid w:val="00D912E9"/>
    <w:rsid w:val="00D9575F"/>
    <w:rsid w:val="00D96A32"/>
    <w:rsid w:val="00D96D5A"/>
    <w:rsid w:val="00D96FF2"/>
    <w:rsid w:val="00D9765E"/>
    <w:rsid w:val="00D97DB9"/>
    <w:rsid w:val="00DA0140"/>
    <w:rsid w:val="00DA2C32"/>
    <w:rsid w:val="00DB1D46"/>
    <w:rsid w:val="00DB3495"/>
    <w:rsid w:val="00DB35F5"/>
    <w:rsid w:val="00DB45DC"/>
    <w:rsid w:val="00DB5347"/>
    <w:rsid w:val="00DC2103"/>
    <w:rsid w:val="00DC33E1"/>
    <w:rsid w:val="00DC4A77"/>
    <w:rsid w:val="00DC5E2B"/>
    <w:rsid w:val="00DC6780"/>
    <w:rsid w:val="00DC711B"/>
    <w:rsid w:val="00DD2A83"/>
    <w:rsid w:val="00DD32B1"/>
    <w:rsid w:val="00DD4003"/>
    <w:rsid w:val="00DD4046"/>
    <w:rsid w:val="00DD4B3A"/>
    <w:rsid w:val="00DD5BE5"/>
    <w:rsid w:val="00DD625A"/>
    <w:rsid w:val="00DE066A"/>
    <w:rsid w:val="00DE147D"/>
    <w:rsid w:val="00DE18A8"/>
    <w:rsid w:val="00DE1B9B"/>
    <w:rsid w:val="00DE4ED2"/>
    <w:rsid w:val="00DE5013"/>
    <w:rsid w:val="00DE582D"/>
    <w:rsid w:val="00DF0566"/>
    <w:rsid w:val="00DF12A3"/>
    <w:rsid w:val="00DF184A"/>
    <w:rsid w:val="00DF218A"/>
    <w:rsid w:val="00DF24FA"/>
    <w:rsid w:val="00DF3331"/>
    <w:rsid w:val="00DF4D9C"/>
    <w:rsid w:val="00DF4E43"/>
    <w:rsid w:val="00DF5273"/>
    <w:rsid w:val="00DF5324"/>
    <w:rsid w:val="00DF5ACA"/>
    <w:rsid w:val="00E0056F"/>
    <w:rsid w:val="00E03155"/>
    <w:rsid w:val="00E0380E"/>
    <w:rsid w:val="00E04288"/>
    <w:rsid w:val="00E05307"/>
    <w:rsid w:val="00E11EF8"/>
    <w:rsid w:val="00E1554C"/>
    <w:rsid w:val="00E20E7A"/>
    <w:rsid w:val="00E20EF2"/>
    <w:rsid w:val="00E2285F"/>
    <w:rsid w:val="00E23342"/>
    <w:rsid w:val="00E2386E"/>
    <w:rsid w:val="00E25641"/>
    <w:rsid w:val="00E26DEF"/>
    <w:rsid w:val="00E310E8"/>
    <w:rsid w:val="00E31246"/>
    <w:rsid w:val="00E32BCD"/>
    <w:rsid w:val="00E33C15"/>
    <w:rsid w:val="00E35BF2"/>
    <w:rsid w:val="00E37076"/>
    <w:rsid w:val="00E40213"/>
    <w:rsid w:val="00E409DE"/>
    <w:rsid w:val="00E4200E"/>
    <w:rsid w:val="00E428C4"/>
    <w:rsid w:val="00E42B45"/>
    <w:rsid w:val="00E43C78"/>
    <w:rsid w:val="00E442A0"/>
    <w:rsid w:val="00E44D51"/>
    <w:rsid w:val="00E472BC"/>
    <w:rsid w:val="00E47D63"/>
    <w:rsid w:val="00E54967"/>
    <w:rsid w:val="00E565AA"/>
    <w:rsid w:val="00E5686D"/>
    <w:rsid w:val="00E60557"/>
    <w:rsid w:val="00E61B37"/>
    <w:rsid w:val="00E62BDD"/>
    <w:rsid w:val="00E647E6"/>
    <w:rsid w:val="00E656E2"/>
    <w:rsid w:val="00E657E8"/>
    <w:rsid w:val="00E65D27"/>
    <w:rsid w:val="00E6621E"/>
    <w:rsid w:val="00E678C0"/>
    <w:rsid w:val="00E67BD7"/>
    <w:rsid w:val="00E70A5C"/>
    <w:rsid w:val="00E734AD"/>
    <w:rsid w:val="00E75458"/>
    <w:rsid w:val="00E80A10"/>
    <w:rsid w:val="00E80D7A"/>
    <w:rsid w:val="00E8365D"/>
    <w:rsid w:val="00E84B0B"/>
    <w:rsid w:val="00E84CCC"/>
    <w:rsid w:val="00E85426"/>
    <w:rsid w:val="00E86454"/>
    <w:rsid w:val="00E86891"/>
    <w:rsid w:val="00E9167E"/>
    <w:rsid w:val="00E91F48"/>
    <w:rsid w:val="00E94844"/>
    <w:rsid w:val="00EA09B6"/>
    <w:rsid w:val="00EA2B37"/>
    <w:rsid w:val="00EA493F"/>
    <w:rsid w:val="00EA55F0"/>
    <w:rsid w:val="00EA5A3C"/>
    <w:rsid w:val="00EA7665"/>
    <w:rsid w:val="00EA7713"/>
    <w:rsid w:val="00EB0642"/>
    <w:rsid w:val="00EB1606"/>
    <w:rsid w:val="00EB2749"/>
    <w:rsid w:val="00EB3EE8"/>
    <w:rsid w:val="00EB6613"/>
    <w:rsid w:val="00EC0371"/>
    <w:rsid w:val="00EC244A"/>
    <w:rsid w:val="00EC3129"/>
    <w:rsid w:val="00EC48EB"/>
    <w:rsid w:val="00EC5CF2"/>
    <w:rsid w:val="00ED20F1"/>
    <w:rsid w:val="00ED26BE"/>
    <w:rsid w:val="00ED73CC"/>
    <w:rsid w:val="00EE17C7"/>
    <w:rsid w:val="00EE33AC"/>
    <w:rsid w:val="00EE4259"/>
    <w:rsid w:val="00EE5DB4"/>
    <w:rsid w:val="00EE6E2D"/>
    <w:rsid w:val="00EF2FD3"/>
    <w:rsid w:val="00EF347D"/>
    <w:rsid w:val="00EF3F74"/>
    <w:rsid w:val="00EF711E"/>
    <w:rsid w:val="00F00CDC"/>
    <w:rsid w:val="00F00E55"/>
    <w:rsid w:val="00F03802"/>
    <w:rsid w:val="00F04AF1"/>
    <w:rsid w:val="00F04BF4"/>
    <w:rsid w:val="00F050BA"/>
    <w:rsid w:val="00F061F7"/>
    <w:rsid w:val="00F06BF0"/>
    <w:rsid w:val="00F07D29"/>
    <w:rsid w:val="00F1081B"/>
    <w:rsid w:val="00F15589"/>
    <w:rsid w:val="00F16451"/>
    <w:rsid w:val="00F17BE8"/>
    <w:rsid w:val="00F17E0F"/>
    <w:rsid w:val="00F200F4"/>
    <w:rsid w:val="00F21BDB"/>
    <w:rsid w:val="00F21CBE"/>
    <w:rsid w:val="00F236DD"/>
    <w:rsid w:val="00F2420A"/>
    <w:rsid w:val="00F25856"/>
    <w:rsid w:val="00F2716F"/>
    <w:rsid w:val="00F30525"/>
    <w:rsid w:val="00F31582"/>
    <w:rsid w:val="00F31588"/>
    <w:rsid w:val="00F35043"/>
    <w:rsid w:val="00F36370"/>
    <w:rsid w:val="00F3680C"/>
    <w:rsid w:val="00F409E4"/>
    <w:rsid w:val="00F41624"/>
    <w:rsid w:val="00F41C50"/>
    <w:rsid w:val="00F42B8C"/>
    <w:rsid w:val="00F449A6"/>
    <w:rsid w:val="00F47042"/>
    <w:rsid w:val="00F517DC"/>
    <w:rsid w:val="00F519B2"/>
    <w:rsid w:val="00F52A79"/>
    <w:rsid w:val="00F54FD5"/>
    <w:rsid w:val="00F56BCB"/>
    <w:rsid w:val="00F56C99"/>
    <w:rsid w:val="00F60098"/>
    <w:rsid w:val="00F662E2"/>
    <w:rsid w:val="00F70027"/>
    <w:rsid w:val="00F706DB"/>
    <w:rsid w:val="00F72573"/>
    <w:rsid w:val="00F73534"/>
    <w:rsid w:val="00F73D39"/>
    <w:rsid w:val="00F74CD9"/>
    <w:rsid w:val="00F768ED"/>
    <w:rsid w:val="00F83391"/>
    <w:rsid w:val="00F861D2"/>
    <w:rsid w:val="00F868EE"/>
    <w:rsid w:val="00F90B1B"/>
    <w:rsid w:val="00F9117D"/>
    <w:rsid w:val="00F9185D"/>
    <w:rsid w:val="00F91CBD"/>
    <w:rsid w:val="00F93742"/>
    <w:rsid w:val="00F94AFD"/>
    <w:rsid w:val="00FA0F00"/>
    <w:rsid w:val="00FA1626"/>
    <w:rsid w:val="00FA4AAD"/>
    <w:rsid w:val="00FA6F73"/>
    <w:rsid w:val="00FA7BCD"/>
    <w:rsid w:val="00FA7E5D"/>
    <w:rsid w:val="00FB0592"/>
    <w:rsid w:val="00FB0AB4"/>
    <w:rsid w:val="00FB302C"/>
    <w:rsid w:val="00FB3E8E"/>
    <w:rsid w:val="00FB45E5"/>
    <w:rsid w:val="00FB4732"/>
    <w:rsid w:val="00FB48EB"/>
    <w:rsid w:val="00FB6122"/>
    <w:rsid w:val="00FB7594"/>
    <w:rsid w:val="00FB7B08"/>
    <w:rsid w:val="00FC01AB"/>
    <w:rsid w:val="00FC0947"/>
    <w:rsid w:val="00FC1170"/>
    <w:rsid w:val="00FC307E"/>
    <w:rsid w:val="00FC45F5"/>
    <w:rsid w:val="00FC4F01"/>
    <w:rsid w:val="00FC6A8C"/>
    <w:rsid w:val="00FC6F38"/>
    <w:rsid w:val="00FD230B"/>
    <w:rsid w:val="00FD2A60"/>
    <w:rsid w:val="00FD421A"/>
    <w:rsid w:val="00FD58F6"/>
    <w:rsid w:val="00FD5D8C"/>
    <w:rsid w:val="00FD6922"/>
    <w:rsid w:val="00FD7184"/>
    <w:rsid w:val="00FD76F9"/>
    <w:rsid w:val="00FD7AB3"/>
    <w:rsid w:val="00FE1D31"/>
    <w:rsid w:val="00FE34BB"/>
    <w:rsid w:val="00FE392D"/>
    <w:rsid w:val="00FE5AAB"/>
    <w:rsid w:val="00FE7225"/>
    <w:rsid w:val="00FF00E5"/>
    <w:rsid w:val="00FF02D4"/>
    <w:rsid w:val="00FF1358"/>
    <w:rsid w:val="00FF296B"/>
    <w:rsid w:val="00FF51BA"/>
    <w:rsid w:val="00FF5E39"/>
    <w:rsid w:val="00FF71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,"/>
  <w:listSeparator w:val=";"/>
  <w14:docId w14:val="1686DD72"/>
  <w15:docId w15:val="{1C5EDA26-DE3A-4D67-95C8-72C1943336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3332"/>
  </w:style>
  <w:style w:type="paragraph" w:styleId="Heading1">
    <w:name w:val="heading 1"/>
    <w:basedOn w:val="Normal"/>
    <w:next w:val="Normal"/>
    <w:link w:val="Heading1Char"/>
    <w:uiPriority w:val="9"/>
    <w:qFormat/>
    <w:rsid w:val="00EA7665"/>
    <w:pPr>
      <w:spacing w:line="240" w:lineRule="auto"/>
      <w:jc w:val="center"/>
      <w:outlineLvl w:val="0"/>
    </w:pPr>
    <w:rPr>
      <w:rFonts w:asciiTheme="majorBidi" w:hAnsiTheme="majorBidi" w:cstheme="majorBidi"/>
      <w:b/>
      <w:bCs/>
      <w:sz w:val="24"/>
      <w:szCs w:val="24"/>
      <w:lang w:val="en-US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8C2ED0"/>
    <w:pPr>
      <w:numPr>
        <w:numId w:val="21"/>
      </w:numPr>
      <w:outlineLvl w:val="1"/>
    </w:pPr>
    <w:rPr>
      <w:rFonts w:asciiTheme="majorBidi" w:hAnsiTheme="majorBidi" w:cstheme="majorBidi"/>
      <w:b/>
      <w:bCs/>
      <w:sz w:val="24"/>
      <w:szCs w:val="24"/>
      <w:lang w:val="en-US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650863"/>
    <w:pPr>
      <w:numPr>
        <w:ilvl w:val="2"/>
        <w:numId w:val="2"/>
      </w:numPr>
      <w:spacing w:after="0" w:line="360" w:lineRule="auto"/>
      <w:ind w:left="0" w:hanging="567"/>
      <w:outlineLvl w:val="2"/>
    </w:pPr>
    <w:rPr>
      <w:rFonts w:asciiTheme="majorBidi" w:hAnsiTheme="majorBidi" w:cstheme="majorBidi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62BD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275E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75EE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B275EE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9634AC"/>
    <w:pPr>
      <w:widowControl w:val="0"/>
      <w:autoSpaceDE w:val="0"/>
      <w:autoSpaceDN w:val="0"/>
      <w:spacing w:after="0" w:line="240" w:lineRule="auto"/>
    </w:pPr>
    <w:rPr>
      <w:rFonts w:ascii="Arial MT" w:eastAsia="Arial MT" w:hAnsi="Arial MT" w:cs="Arial MT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9634AC"/>
    <w:rPr>
      <w:rFonts w:ascii="Arial MT" w:eastAsia="Arial MT" w:hAnsi="Arial MT" w:cs="Arial MT"/>
      <w:lang w:val="id"/>
    </w:rPr>
  </w:style>
  <w:style w:type="character" w:customStyle="1" w:styleId="Heading2Char">
    <w:name w:val="Heading 2 Char"/>
    <w:basedOn w:val="DefaultParagraphFont"/>
    <w:link w:val="Heading2"/>
    <w:uiPriority w:val="9"/>
    <w:rsid w:val="008C2ED0"/>
    <w:rPr>
      <w:rFonts w:asciiTheme="majorBidi" w:hAnsiTheme="majorBidi" w:cstheme="majorBidi"/>
      <w:b/>
      <w:bCs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650863"/>
    <w:rPr>
      <w:rFonts w:asciiTheme="majorBidi" w:hAnsiTheme="majorBidi" w:cstheme="majorBidi"/>
      <w:b/>
      <w:bCs/>
      <w:sz w:val="24"/>
      <w:szCs w:val="24"/>
      <w:lang w:val="en-US"/>
    </w:rPr>
  </w:style>
  <w:style w:type="paragraph" w:customStyle="1" w:styleId="Default">
    <w:name w:val="Default"/>
    <w:rsid w:val="00E70A5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EA7665"/>
    <w:rPr>
      <w:rFonts w:asciiTheme="majorBidi" w:hAnsiTheme="majorBidi" w:cstheme="majorBidi"/>
      <w:b/>
      <w:bCs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EA7665"/>
    <w:pPr>
      <w:keepNext/>
      <w:keepLines/>
      <w:spacing w:before="480" w:after="0" w:line="276" w:lineRule="auto"/>
      <w:jc w:val="left"/>
      <w:outlineLvl w:val="9"/>
    </w:pPr>
    <w:rPr>
      <w:rFonts w:asciiTheme="majorHAnsi" w:eastAsiaTheme="majorEastAsia" w:hAnsiTheme="majorHAnsi"/>
      <w:color w:val="365F91" w:themeColor="accent1" w:themeShade="BF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635216"/>
    <w:pPr>
      <w:tabs>
        <w:tab w:val="right" w:leader="dot" w:pos="7927"/>
      </w:tabs>
      <w:spacing w:after="100"/>
    </w:pPr>
    <w:rPr>
      <w:rFonts w:asciiTheme="majorBidi" w:hAnsiTheme="majorBidi" w:cstheme="majorBidi"/>
      <w:b/>
      <w:bCs/>
      <w:noProof/>
      <w:sz w:val="24"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CF0897"/>
    <w:pPr>
      <w:tabs>
        <w:tab w:val="left" w:pos="709"/>
        <w:tab w:val="right" w:leader="dot" w:pos="7927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A7665"/>
    <w:pPr>
      <w:spacing w:after="100"/>
      <w:ind w:left="440"/>
    </w:pPr>
  </w:style>
  <w:style w:type="character" w:customStyle="1" w:styleId="ListParagraphChar">
    <w:name w:val="List Paragraph Char"/>
    <w:link w:val="ListParagraph"/>
    <w:uiPriority w:val="34"/>
    <w:rsid w:val="008455CA"/>
  </w:style>
  <w:style w:type="paragraph" w:styleId="Header">
    <w:name w:val="header"/>
    <w:basedOn w:val="Normal"/>
    <w:link w:val="HeaderChar"/>
    <w:uiPriority w:val="99"/>
    <w:unhideWhenUsed/>
    <w:rsid w:val="009B095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095D"/>
  </w:style>
  <w:style w:type="paragraph" w:styleId="Footer">
    <w:name w:val="footer"/>
    <w:basedOn w:val="Normal"/>
    <w:link w:val="FooterChar"/>
    <w:uiPriority w:val="99"/>
    <w:unhideWhenUsed/>
    <w:rsid w:val="009B095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095D"/>
  </w:style>
  <w:style w:type="table" w:styleId="TableGrid">
    <w:name w:val="Table Grid"/>
    <w:basedOn w:val="TableNormal"/>
    <w:uiPriority w:val="39"/>
    <w:rsid w:val="00694FF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94FF7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0339A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9154D5"/>
    <w:pPr>
      <w:spacing w:after="0"/>
    </w:pPr>
  </w:style>
  <w:style w:type="paragraph" w:styleId="TOC4">
    <w:name w:val="toc 4"/>
    <w:basedOn w:val="Normal"/>
    <w:next w:val="Normal"/>
    <w:autoRedefine/>
    <w:uiPriority w:val="39"/>
    <w:unhideWhenUsed/>
    <w:rsid w:val="00367BF6"/>
    <w:pPr>
      <w:spacing w:after="100"/>
      <w:ind w:left="660"/>
    </w:pPr>
    <w:rPr>
      <w:rFonts w:eastAsiaTheme="minorEastAsia"/>
      <w:lang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367BF6"/>
    <w:pPr>
      <w:spacing w:after="100"/>
      <w:ind w:left="880"/>
    </w:pPr>
    <w:rPr>
      <w:rFonts w:eastAsiaTheme="minorEastAsia"/>
      <w:lang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367BF6"/>
    <w:pPr>
      <w:spacing w:after="100"/>
      <w:ind w:left="1100"/>
    </w:pPr>
    <w:rPr>
      <w:rFonts w:eastAsiaTheme="minorEastAsia"/>
      <w:lang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367BF6"/>
    <w:pPr>
      <w:spacing w:after="100"/>
      <w:ind w:left="1320"/>
    </w:pPr>
    <w:rPr>
      <w:rFonts w:eastAsiaTheme="minorEastAsia"/>
      <w:lang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367BF6"/>
    <w:pPr>
      <w:spacing w:after="100"/>
      <w:ind w:left="1540"/>
    </w:pPr>
    <w:rPr>
      <w:rFonts w:eastAsiaTheme="minorEastAsia"/>
      <w:lang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367BF6"/>
    <w:pPr>
      <w:spacing w:after="100"/>
      <w:ind w:left="1760"/>
    </w:pPr>
    <w:rPr>
      <w:rFonts w:eastAsiaTheme="minorEastAsia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770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1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74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6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26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83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72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46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1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43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83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047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232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33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25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32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77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2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1997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51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00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03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8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80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1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7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0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20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6D3E62-68F7-47F0-BBD6-A909AFC1F7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51</TotalTime>
  <Pages>3</Pages>
  <Words>324</Words>
  <Characters>1848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JI</dc:creator>
  <cp:lastModifiedBy>ASUS</cp:lastModifiedBy>
  <cp:revision>267</cp:revision>
  <cp:lastPrinted>2022-09-01T05:10:00Z</cp:lastPrinted>
  <dcterms:created xsi:type="dcterms:W3CDTF">2022-06-24T01:48:00Z</dcterms:created>
  <dcterms:modified xsi:type="dcterms:W3CDTF">2022-12-25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1f6ac3c-0810-31a2-9158-5d6322ea978b</vt:lpwstr>
  </property>
  <property fmtid="{D5CDD505-2E9C-101B-9397-08002B2CF9AE}" pid="24" name="Mendeley Citation Style_1">
    <vt:lpwstr>http://www.zotero.org/styles/apa</vt:lpwstr>
  </property>
</Properties>
</file>